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680AFD0A"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56E3B">
        <w:rPr>
          <w:rFonts w:cs="Times New Roman"/>
          <w:szCs w:val="20"/>
        </w:rPr>
        <w:instrText xml:space="preserve"> ADDIN ZOTERO_ITEM CSL_CITATION {"citationID":"eVWJyTvX","properties":{"formattedCitation":"({\\i{}3}, {\\i{}4})","plainCitation":"(3, 4)","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56E3B">
        <w:rPr>
          <w:rFonts w:cs="Times New Roman"/>
          <w:szCs w:val="20"/>
        </w:rPr>
        <w:instrText xml:space="preserve"> ADDIN ZOTERO_ITEM CSL_CITATION {"citationID":"75YhgTLH","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01F4D74C"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56E3B">
        <w:rPr>
          <w:rFonts w:cs="Times New Roman"/>
          <w:szCs w:val="20"/>
        </w:rPr>
        <w:instrText xml:space="preserve"> ADDIN ZOTERO_ITEM CSL_CITATION {"citationID":"xgkEtNze","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eg,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60884B43" w14:textId="42E1CC89" w:rsidR="00FC5755" w:rsidRDefault="00B86256" w:rsidP="00A87A3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7E13C750" w14:textId="1F7FB521"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w:t>
      </w:r>
      <w:r w:rsidR="00A87A3E">
        <w:rPr>
          <w:rFonts w:cs="Times New Roman"/>
          <w:szCs w:val="20"/>
        </w:rPr>
        <w:t xml:space="preserve">collective, time-dependent, and </w:t>
      </w:r>
      <w:r w:rsidR="00FC5755">
        <w:rPr>
          <w:rFonts w:cs="Times New Roman"/>
          <w:szCs w:val="20"/>
        </w:rPr>
        <w:t>vulnerab</w:t>
      </w:r>
      <w:r w:rsidR="00A87A3E">
        <w:rPr>
          <w:rFonts w:cs="Times New Roman"/>
          <w:szCs w:val="20"/>
        </w:rPr>
        <w:t>le nature. Its performance is very sensitive to disruptions</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40048B7B"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48FD1A07"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D’est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6796C910"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A56E3B">
        <w:rPr>
          <w:rFonts w:cs="Times New Roman"/>
          <w:szCs w:val="20"/>
        </w:rPr>
        <w:instrText xml:space="preserve"> ADDIN ZOTERO_ITEM CSL_CITATION {"citationID":"ZQ7fFd6r","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 xml:space="preserve">calculated the difference between delivered accessibility and scheduled accessibility as accessibility relia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663020FF" w14:textId="73594185" w:rsidR="00C36073" w:rsidRDefault="00894ABB" w:rsidP="00452D89">
      <w:pPr>
        <w:spacing w:before="120" w:after="120" w:line="240" w:lineRule="auto"/>
        <w:ind w:firstLine="720"/>
        <w:rPr>
          <w:rFonts w:cs="Times New Roman"/>
          <w:szCs w:val="20"/>
        </w:rPr>
      </w:pPr>
      <w:r>
        <w:rPr>
          <w:rFonts w:cs="Times New Roman"/>
          <w:szCs w:val="20"/>
        </w:rPr>
        <w:lastRenderedPageBreak/>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A56E3B">
        <w:rPr>
          <w:rFonts w:cs="Times New Roman"/>
          <w:szCs w:val="20"/>
        </w:rPr>
        <w:instrText xml:space="preserve"> ADDIN ZOTERO_ITEM CSL_CITATION {"citationID":"Kl53SiGM","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DA2445A"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A56E3B">
        <w:rPr>
          <w:rFonts w:cs="Times New Roman"/>
          <w:szCs w:val="20"/>
        </w:rPr>
        <w:instrText xml:space="preserve"> ADDIN ZOTERO_ITEM CSL_CITATION {"citationID":"n0fO5UOq","properties":{"formattedCitation":"({\\i{}15})","plainCitation":"(15)","noteIndex":0},"citationItems":[{"id":"vJmC3ZcO/vpPmPyM3","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A56E3B">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23D7B3DF"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A56E3B">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4B046B5C"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A56E3B">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w:t>
      </w:r>
      <w:r w:rsidR="00367B29">
        <w:rPr>
          <w:rFonts w:cs="Times New Roman"/>
          <w:szCs w:val="20"/>
        </w:rPr>
        <w:lastRenderedPageBreak/>
        <w:t xml:space="preserve">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 ban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2BDD69D3"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First, prior studies focus on the disruptions’ impact on accessibility, rather than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EAAD902"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F4945">
        <w:rPr>
          <w:rFonts w:cs="Times New Roman"/>
          <w:szCs w:val="24"/>
        </w:rPr>
        <w:instrText xml:space="preserve"> ADDIN ZOTERO_ITEM CSL_CITATION {"citationID":"CHSca3O3","properties":{"formattedCitation":"({\\i{}26}, {\\i{}27})","plainCitation":"(26, 27)","noteIndex":0},"citationItems":[{"id":"vJmC3ZcO/4GwaLFL6","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vJmC3ZcO/hQeGunGL","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6</w:t>
      </w:r>
      <w:r w:rsidR="009F4945" w:rsidRPr="009F4945">
        <w:rPr>
          <w:rFonts w:cs="Times New Roman"/>
          <w:szCs w:val="24"/>
        </w:rPr>
        <w:t xml:space="preserve">, </w:t>
      </w:r>
      <w:r w:rsidR="009F4945" w:rsidRPr="009F4945">
        <w:rPr>
          <w:rFonts w:cs="Times New Roman"/>
          <w:i/>
          <w:iCs/>
          <w:szCs w:val="24"/>
        </w:rPr>
        <w:t>27</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F4945">
        <w:rPr>
          <w:rFonts w:cs="Times New Roman"/>
          <w:szCs w:val="24"/>
        </w:rPr>
        <w:instrText xml:space="preserve"> ADDIN ZOTERO_ITEM CSL_CITATION {"citationID":"EqkfS32l","properties":{"formattedCitation":"({\\i{}28}, {\\i{}29})","plainCitation":"(28, 29)","noteIndex":0},"citationItems":[{"id":"vJmC3ZcO/hjIWHKU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vJmC3ZcO/Wz84UXZA","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8</w:t>
      </w:r>
      <w:r w:rsidR="009F4945" w:rsidRPr="009F4945">
        <w:rPr>
          <w:rFonts w:cs="Times New Roman"/>
          <w:szCs w:val="24"/>
        </w:rPr>
        <w:t xml:space="preserve">, </w:t>
      </w:r>
      <w:r w:rsidR="009F4945" w:rsidRPr="009F4945">
        <w:rPr>
          <w:rFonts w:cs="Times New Roman"/>
          <w:i/>
          <w:iCs/>
          <w:szCs w:val="24"/>
        </w:rPr>
        <w:t>29</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7BE4C0C"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F4945">
        <w:instrText xml:space="preserve"> ADDIN ZOTERO_ITEM CSL_CITATION {"citationID":"6yqaO9TE","properties":{"formattedCitation":"({\\i{}30})","plainCitation":"(30)","noteIndex":0},"citationItems":[{"id":"vJmC3ZcO/o3Ymzxhd","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F4945" w:rsidRPr="009F4945">
        <w:rPr>
          <w:rFonts w:cs="Times New Roman"/>
          <w:szCs w:val="24"/>
        </w:rPr>
        <w:t>(</w:t>
      </w:r>
      <w:r w:rsidR="009F4945" w:rsidRPr="009F4945">
        <w:rPr>
          <w:rFonts w:cs="Times New Roman"/>
          <w:i/>
          <w:iCs/>
          <w:szCs w:val="24"/>
        </w:rPr>
        <w:t>30</w:t>
      </w:r>
      <w:r w:rsidR="009F4945" w:rsidRPr="009F4945">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454A2AB" w:rsidR="00807E5A" w:rsidRDefault="00807E5A" w:rsidP="003E5A6B">
      <w:r>
        <w:lastRenderedPageBreak/>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F4945">
        <w:rPr>
          <w:rFonts w:cs="Times New Roman"/>
          <w:szCs w:val="24"/>
        </w:rPr>
        <w:instrText xml:space="preserve"> ADDIN ZOTERO_ITEM CSL_CITATION {"citationID":"ghlCSY40","properties":{"formattedCitation":"({\\i{}31})","plainCitation":"(31)","noteIndex":0},"citationItems":[{"id":"vJmC3ZcO/Kygyuyml","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F4945" w:rsidRPr="009F4945">
        <w:rPr>
          <w:rFonts w:cs="Times New Roman"/>
          <w:szCs w:val="24"/>
        </w:rPr>
        <w:t>(</w:t>
      </w:r>
      <w:r w:rsidR="009F4945" w:rsidRPr="009F4945">
        <w:rPr>
          <w:rFonts w:cs="Times New Roman"/>
          <w:i/>
          <w:iCs/>
          <w:szCs w:val="24"/>
        </w:rPr>
        <w:t>31</w:t>
      </w:r>
      <w:r w:rsidR="009F4945" w:rsidRPr="009F4945">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56E3B">
        <w:instrText xml:space="preserve"> ADDIN ZOTERO_ITEM CSL_CITATION {"citationID":"MMnt6GMr","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713D75D"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F4945">
        <w:rPr>
          <w:rFonts w:cs="Times New Roman"/>
          <w:i/>
          <w:iCs/>
        </w:rPr>
        <w:instrText xml:space="preserve"> ADDIN ZOTERO_ITEM CSL_CITATION {"citationID":"XcmaRQaY","properties":{"formattedCitation":"({\\i{}32}, {\\i{}33})","plainCitation":"(32, 33)","noteIndex":0},"citationItems":[{"id":"vJmC3ZcO/jrwl3WXR","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vJmC3ZcO/f77SULg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F4945" w:rsidRPr="009F4945">
        <w:rPr>
          <w:rFonts w:cs="Times New Roman"/>
          <w:szCs w:val="24"/>
        </w:rPr>
        <w:t>(</w:t>
      </w:r>
      <w:r w:rsidR="009F4945" w:rsidRPr="009F4945">
        <w:rPr>
          <w:rFonts w:cs="Times New Roman"/>
          <w:i/>
          <w:iCs/>
          <w:szCs w:val="24"/>
        </w:rPr>
        <w:t>32</w:t>
      </w:r>
      <w:r w:rsidR="009F4945" w:rsidRPr="009F4945">
        <w:rPr>
          <w:rFonts w:cs="Times New Roman"/>
          <w:szCs w:val="24"/>
        </w:rPr>
        <w:t xml:space="preserve">, </w:t>
      </w:r>
      <w:r w:rsidR="009F4945" w:rsidRPr="009F4945">
        <w:rPr>
          <w:rFonts w:cs="Times New Roman"/>
          <w:i/>
          <w:iCs/>
          <w:szCs w:val="24"/>
        </w:rPr>
        <w:t>33</w:t>
      </w:r>
      <w:r w:rsidR="009F4945" w:rsidRPr="009F4945">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F4945">
        <w:rPr>
          <w:rFonts w:cs="Times New Roman"/>
          <w:szCs w:val="24"/>
        </w:rPr>
        <w:instrText xml:space="preserve"> ADDIN ZOTERO_ITEM CSL_CITATION {"citationID":"kDtWuOVQ","properties":{"formattedCitation":"({\\i{}34}, {\\i{}35})","plainCitation":"(34, 35)","noteIndex":0},"citationItems":[{"id":"vJmC3ZcO/iohIle3z","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vJmC3ZcO/JGbtyaqB","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F4945" w:rsidRPr="009F4945">
        <w:rPr>
          <w:rFonts w:cs="Times New Roman"/>
          <w:szCs w:val="24"/>
        </w:rPr>
        <w:t>(</w:t>
      </w:r>
      <w:r w:rsidR="009F4945" w:rsidRPr="009F4945">
        <w:rPr>
          <w:rFonts w:cs="Times New Roman"/>
          <w:i/>
          <w:iCs/>
          <w:szCs w:val="24"/>
        </w:rPr>
        <w:t>34</w:t>
      </w:r>
      <w:r w:rsidR="009F4945" w:rsidRPr="009F4945">
        <w:rPr>
          <w:rFonts w:cs="Times New Roman"/>
          <w:szCs w:val="24"/>
        </w:rPr>
        <w:t xml:space="preserve">, </w:t>
      </w:r>
      <w:r w:rsidR="009F4945" w:rsidRPr="009F4945">
        <w:rPr>
          <w:rFonts w:cs="Times New Roman"/>
          <w:i/>
          <w:iCs/>
          <w:szCs w:val="24"/>
        </w:rPr>
        <w:t>35</w:t>
      </w:r>
      <w:r w:rsidR="009F4945" w:rsidRPr="009F4945">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4E21039D"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56E3B">
        <w:instrText xml:space="preserve"> ADDIN ZOTERO_ITEM CSL_CITATION {"citationID":"fgLV8tiN","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w:t>
      </w:r>
      <w:r w:rsidR="0023536C">
        <w:lastRenderedPageBreak/>
        <w:t>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56E3B">
        <w:instrText xml:space="preserve"> ADDIN ZOTERO_ITEM CSL_CITATION {"citationID":"3lQeF0d1","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6AF48369" w14:textId="77777777" w:rsidR="00046794" w:rsidRDefault="00046794" w:rsidP="008E1E91"/>
    <w:p w14:paraId="1EED2FD1" w14:textId="77777777" w:rsidR="008E1E91" w:rsidRDefault="008E1E91" w:rsidP="008E1E91">
      <w:pPr>
        <w:pStyle w:val="Heading2"/>
      </w:pPr>
      <w:r>
        <w:t>Short-term Disruption: College Football Games</w:t>
      </w:r>
    </w:p>
    <w:p w14:paraId="0C501855" w14:textId="5B0F65CE" w:rsidR="008E1E91" w:rsidRDefault="008E1E91" w:rsidP="008E1E91">
      <w:r>
        <w:t xml:space="preserve">Football is one of the most popular sports in the US; about 22 million viewers watch the final college football game in 2022 </w:t>
      </w:r>
      <w:r>
        <w:fldChar w:fldCharType="begin" w:fldLock="1"/>
      </w:r>
      <w:r w:rsidR="009F4945">
        <w:instrText xml:space="preserve"> ADDIN ZOTERO_ITEM CSL_CITATION {"citationID":"xOUkRyIj","properties":{"formattedCitation":"({\\i{}36})","plainCitation":"(36)","noteIndex":0},"citationItems":[{"id":"vJmC3ZcO/I9hgGbmM","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6</w:t>
      </w:r>
      <w:r w:rsidR="009F4945" w:rsidRPr="009F4945">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77777777" w:rsidR="000965DD"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F4945">
        <w:instrText xml:space="preserve"> ADDIN ZOTERO_ITEM CSL_CITATION {"citationID":"WnYNIk6b","properties":{"formattedCitation":"({\\i{}37})","plainCitation":"(37)","noteIndex":0},"citationItems":[{"id":"vJmC3ZcO/quIsEaN3","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7</w:t>
      </w:r>
      <w:r w:rsidR="009F4945" w:rsidRPr="009F4945">
        <w:rPr>
          <w:rFonts w:cs="Times New Roman"/>
          <w:szCs w:val="24"/>
        </w:rPr>
        <w:t>)</w:t>
      </w:r>
      <w:r>
        <w:fldChar w:fldCharType="end"/>
      </w:r>
      <w:r>
        <w:t xml:space="preserve">. Home games create high traffic around the Ohio Stadium, creating a short-term disruption to the local public transit’s on-time performance and accessibility. Away games are also popular but far less crowded than home games. </w:t>
      </w:r>
    </w:p>
    <w:p w14:paraId="3BEA2B26" w14:textId="5D6E3396" w:rsidR="006060D0" w:rsidRDefault="00C513AA" w:rsidP="006060D0">
      <w:pPr>
        <w:ind w:firstLine="720"/>
      </w:pPr>
      <w:r>
        <w:t xml:space="preserve">Football games are a good example of short-term </w:t>
      </w:r>
      <w:r w:rsidR="000965DD">
        <w:t xml:space="preserve">disruption because: 1) most </w:t>
      </w:r>
      <w:r w:rsidR="00AD38E7">
        <w:t xml:space="preserve">football </w:t>
      </w:r>
      <w:r w:rsidR="000965DD">
        <w:t xml:space="preserve">games ar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68764F3B" w14:textId="6A51D8B1" w:rsidR="006824AC" w:rsidRDefault="0050297C" w:rsidP="00707F87">
      <w:pPr>
        <w:ind w:firstLine="720"/>
      </w:pPr>
      <w:r>
        <w:lastRenderedPageBreak/>
        <w:t xml:space="preserve">First, we will investigate the temporal trend of accessibility reliability before and after the event time to its impacts. </w:t>
      </w:r>
      <w:r w:rsidR="00031C2C">
        <w:t xml:space="preserve">Meanwhile, each game can have different start time, whose impacts can thus occur at different hour. There are three start </w:t>
      </w:r>
      <w:r>
        <w:t xml:space="preserve">time </w:t>
      </w:r>
      <w:r w:rsidR="00031C2C">
        <w:t>slots: 12:00pm, 3:30/4:00pm, and 7:30pm</w:t>
      </w:r>
      <w:r>
        <w:t>;</w:t>
      </w:r>
      <w:r w:rsidR="00031C2C">
        <w:t xml:space="preserve"> </w:t>
      </w:r>
      <w:r>
        <w:t>we categorize games based on their start time.</w:t>
      </w:r>
      <w:r w:rsidR="00707F87">
        <w:t xml:space="preserve"> </w:t>
      </w:r>
      <w:r w:rsidR="006824AC">
        <w:t xml:space="preserve">There are 9 home games at 12:00pm, 4 home games </w:t>
      </w:r>
      <w:r w:rsidR="001419C3">
        <w:t xml:space="preserve">at 3:30/4:00 pm, and 1 home game at 7:30pm. </w:t>
      </w:r>
    </w:p>
    <w:p w14:paraId="0B1D5C91" w14:textId="7ED91136" w:rsidR="008E1E91" w:rsidRDefault="00BF281B" w:rsidP="00707F87">
      <w:pPr>
        <w:ind w:firstLine="720"/>
      </w:pPr>
      <w:r>
        <w:t xml:space="preserve">Also, the impacts of football games are spatially heterogenous. We map the </w:t>
      </w:r>
      <w:r w:rsidR="00707F87">
        <w:t xml:space="preserve">spatial distribution of accessibility unreliability at each </w:t>
      </w:r>
      <w:r w:rsidR="001867F5">
        <w:t>stop</w:t>
      </w:r>
      <w:r w:rsidR="00707F87">
        <w:t xml:space="preserve"> across the whole city of Columbus. </w:t>
      </w:r>
    </w:p>
    <w:p w14:paraId="543D8B05" w14:textId="77777777" w:rsidR="00BF281B" w:rsidRDefault="00BF281B"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04FFFC7F" w14:textId="77777777" w:rsidR="00AD38E7" w:rsidRDefault="0062690E" w:rsidP="00251DF1">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48C1483F" w14:textId="6D4D50A3" w:rsidR="003C6669" w:rsidRDefault="0062690E" w:rsidP="00F14EAA">
      <w:pPr>
        <w:ind w:firstLine="720"/>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AD155A">
        <w:instrText xml:space="preserve"> ADDIN ZOTERO_ITEM CSL_CITATION {"citationID":"IacRDt4m","properties":{"formattedCitation":"({\\i{}38})","plainCitation":"(38)","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38</w:t>
      </w:r>
      <w:r w:rsidR="00AD155A" w:rsidRPr="00AD155A">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AD155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3E04BF">
        <w:instrText xml:space="preserve"> ADDIN ZOTERO_ITEM CSL_CITATION {"citationID":"l0TyAwFh","properties":{"formattedCitation":"({\\i{}39})","plainCitation":"(39)","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3E04BF" w:rsidRPr="003E04BF">
        <w:rPr>
          <w:rFonts w:cs="Times New Roman"/>
          <w:szCs w:val="24"/>
        </w:rPr>
        <w:t>(</w:t>
      </w:r>
      <w:r w:rsidR="003E04BF" w:rsidRPr="003E04BF">
        <w:rPr>
          <w:rFonts w:cs="Times New Roman"/>
          <w:i/>
          <w:iCs/>
          <w:szCs w:val="24"/>
        </w:rPr>
        <w:t>39</w:t>
      </w:r>
      <w:r w:rsidR="003E04BF" w:rsidRPr="003E04BF">
        <w:rPr>
          <w:rFonts w:cs="Times New Roman"/>
          <w:szCs w:val="24"/>
        </w:rPr>
        <w:t>)</w:t>
      </w:r>
      <w:r w:rsidR="003E04BF">
        <w:fldChar w:fldCharType="end"/>
      </w:r>
      <w:r w:rsidR="008B3F6E">
        <w:t xml:space="preserve">. To investigate the distinctive impacts of different stages of the pandemic, we </w:t>
      </w:r>
      <w:r w:rsidR="00B9205C">
        <w:t>select all the Wednesdays during Feb 15</w:t>
      </w:r>
      <w:r w:rsidR="003E04BF">
        <w:t>, 2020,</w:t>
      </w:r>
      <w:r w:rsidR="00B9205C">
        <w:t xml:space="preserve"> to Jan 1</w:t>
      </w:r>
      <w:r w:rsidR="003E04BF">
        <w:t>,</w:t>
      </w:r>
      <w:r w:rsidR="00B9205C">
        <w:t xml:space="preserve"> 2022. </w:t>
      </w:r>
      <w:r w:rsidR="003E04BF">
        <w:t>W</w:t>
      </w:r>
      <w:r w:rsidR="00B9205C">
        <w:t xml:space="preserve">e divide the whole period into </w:t>
      </w:r>
      <w:r w:rsidR="003E04BF">
        <w:t>three periods: pre-pandemic (before March</w:t>
      </w:r>
      <w:r w:rsidR="000B1BF7">
        <w:t xml:space="preserve"> 11</w:t>
      </w:r>
      <w:r w:rsidR="003E04BF">
        <w:t xml:space="preserve">, 2020), lockdown (March </w:t>
      </w:r>
      <w:r w:rsidR="000B1BF7">
        <w:t>11 – April 13, 2020</w:t>
      </w:r>
      <w:r w:rsidR="003E04BF">
        <w:t>)</w:t>
      </w:r>
      <w:r w:rsidR="000B1BF7">
        <w:t>, post-pandemic (April 13</w:t>
      </w:r>
      <w:r w:rsidR="00481539">
        <w:t>, 2020</w:t>
      </w:r>
      <w:r w:rsidR="000B1BF7">
        <w:t xml:space="preserve"> </w:t>
      </w:r>
      <w:r w:rsidR="00481539">
        <w:t>–</w:t>
      </w:r>
      <w:r w:rsidR="000B1BF7">
        <w:t xml:space="preserve"> </w:t>
      </w:r>
      <w:r w:rsidR="00481539">
        <w:t>Jan 1, 2022</w:t>
      </w:r>
      <w:r w:rsidR="000B1BF7">
        <w:t>)</w:t>
      </w:r>
      <w:r w:rsidR="00481539">
        <w:t>.</w:t>
      </w:r>
      <w:r w:rsidR="00523FFE">
        <w:t xml:space="preserve"> </w:t>
      </w:r>
    </w:p>
    <w:p w14:paraId="6AA23D23" w14:textId="77777777" w:rsidR="00046794" w:rsidRDefault="00046794" w:rsidP="00046794">
      <w:pPr>
        <w:jc w:val="both"/>
      </w:pPr>
    </w:p>
    <w:p w14:paraId="6D105A47" w14:textId="77777777" w:rsidR="00046794" w:rsidRDefault="00046794" w:rsidP="00046794">
      <w:pPr>
        <w:pStyle w:val="Heading2"/>
      </w:pPr>
      <w:r>
        <w:t>Resilience Measure</w:t>
      </w:r>
    </w:p>
    <w:p w14:paraId="5768CD8B" w14:textId="6C8AC0F7" w:rsidR="00046794" w:rsidRDefault="00046794" w:rsidP="003117B5">
      <w:r>
        <w:t xml:space="preserve">Like what we introduce in the background section, there are two major aspects of resilience, namely robustness and recoverability. We </w:t>
      </w:r>
      <w:r w:rsidR="003117B5">
        <w:t xml:space="preserve">implement </w:t>
      </w:r>
      <w:r>
        <w:t xml:space="preserve">the two concepts </w:t>
      </w:r>
      <w:r w:rsidR="003117B5">
        <w:t xml:space="preserve">with </w:t>
      </w:r>
      <w:r>
        <w:t xml:space="preserve">accessibility unreliability. We </w:t>
      </w:r>
      <w:r w:rsidR="003117B5">
        <w:t xml:space="preserve">first </w:t>
      </w:r>
      <w:r>
        <w:t>define robustness as the change of accessibility unreliability before and during the disruption.</w:t>
      </w:r>
      <w:r w:rsidR="003117B5">
        <w:t xml:space="preserve"> In practice, we calculate the </w:t>
      </w:r>
      <w:r w:rsidR="000952AA">
        <w:t xml:space="preserve">difference between the maximum unreliability value and the average value of all other values except the maximum value. </w:t>
      </w:r>
      <w:r w:rsidR="00355619">
        <w:t xml:space="preserve">Meanwhile, </w:t>
      </w:r>
      <w:r w:rsidR="00DA040A">
        <w:t xml:space="preserve">we define </w:t>
      </w:r>
      <w:r w:rsidR="00355619">
        <w:t xml:space="preserve">recoverability by the </w:t>
      </w:r>
      <w:r w:rsidR="00E24A03">
        <w:t xml:space="preserve">gap </w:t>
      </w:r>
      <w:r w:rsidR="00355619">
        <w:t>between the unreliability peak value</w:t>
      </w:r>
      <w:r w:rsidR="00E24A03">
        <w:t>s’</w:t>
      </w:r>
      <w:r w:rsidR="00355619">
        <w:t xml:space="preserve"> position</w:t>
      </w:r>
      <w:r w:rsidR="00E24A03">
        <w:t>; the gap represents the length of the disruptive events.</w:t>
      </w:r>
      <w:r w:rsidR="00DA040A">
        <w:t xml:space="preserve"> </w:t>
      </w:r>
    </w:p>
    <w:p w14:paraId="35E74E6D" w14:textId="77777777" w:rsidR="003117B5" w:rsidRDefault="003117B5" w:rsidP="003117B5"/>
    <w:p w14:paraId="556457AC" w14:textId="77777777" w:rsidR="00046794" w:rsidRDefault="00046794" w:rsidP="00F14EAA">
      <w:pPr>
        <w:spacing w:before="120" w:after="120"/>
      </w:pPr>
    </w:p>
    <w:p w14:paraId="331E4E24" w14:textId="2C0A3695" w:rsidR="00F14EAA" w:rsidRDefault="00F14EAA" w:rsidP="00F14EAA">
      <w:pPr>
        <w:pStyle w:val="Heading1"/>
        <w:spacing w:before="120" w:after="120"/>
      </w:pPr>
      <w:r>
        <w:t>Result</w:t>
      </w:r>
    </w:p>
    <w:p w14:paraId="1EDCC9DF" w14:textId="20475FF7" w:rsidR="00F14EAA" w:rsidRDefault="00F14EAA" w:rsidP="00F14EAA">
      <w:pPr>
        <w:spacing w:before="120" w:after="120"/>
      </w:pPr>
      <w:r>
        <w:t>We present out results in this section.</w:t>
      </w:r>
    </w:p>
    <w:p w14:paraId="6D393C9A" w14:textId="39E65320" w:rsidR="00F14EAA" w:rsidRDefault="00F14EAA" w:rsidP="00F14EAA">
      <w:pPr>
        <w:pStyle w:val="Heading2"/>
      </w:pPr>
      <w:r>
        <w:lastRenderedPageBreak/>
        <w:t>Football games</w:t>
      </w:r>
    </w:p>
    <w:p w14:paraId="5B651B21" w14:textId="296856CD" w:rsidR="006060D0" w:rsidRDefault="006060D0" w:rsidP="006060D0">
      <w:pPr>
        <w:keepNext/>
        <w:spacing w:before="120" w:after="120"/>
      </w:pPr>
      <w:r>
        <w:t xml:space="preserve">We calculate accessibility </w:t>
      </w:r>
      <w:r w:rsidR="00707F87">
        <w:t>un</w:t>
      </w:r>
      <w:r>
        <w:t>reliability of every hour from 8am to 22pm for every game day</w:t>
      </w:r>
      <w:r w:rsidR="00842C15">
        <w:t xml:space="preserve"> during 2018 to 2019</w:t>
      </w:r>
      <w:r>
        <w:t>.</w:t>
      </w:r>
      <w:r w:rsidR="00707F87">
        <w:t xml:space="preserve"> We also aggregate all games days based on their start time; </w:t>
      </w:r>
      <w:r w:rsidR="00707F87">
        <w:fldChar w:fldCharType="begin"/>
      </w:r>
      <w:r w:rsidR="00707F87">
        <w:instrText xml:space="preserve"> REF _Ref109222387 \h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All game days</w:t>
      </w:r>
      <w:r w:rsidR="004E7EFC">
        <w:t>,</w:t>
      </w:r>
      <w:r w:rsidR="006824AC">
        <w:t xml:space="preserve"> except the </w:t>
      </w:r>
      <w:r w:rsidR="004E7EFC">
        <w:t xml:space="preserve">one </w:t>
      </w:r>
      <w:r w:rsidR="006824AC">
        <w:t>7:30pm game</w:t>
      </w:r>
      <w:r w:rsidR="004E7EFC">
        <w:t xml:space="preserve"> (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6060D0">
      <w:pPr>
        <w:keepNext/>
        <w:spacing w:before="120" w:after="120"/>
      </w:pPr>
      <w:r>
        <w:rPr>
          <w:noProof/>
        </w:rPr>
        <w:drawing>
          <wp:inline distT="0" distB="0" distL="0" distR="0" wp14:anchorId="3C0CEE36" wp14:editId="79D93FB0">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0685" cy="5480685"/>
                    </a:xfrm>
                    <a:prstGeom prst="rect">
                      <a:avLst/>
                    </a:prstGeom>
                    <a:noFill/>
                    <a:ln>
                      <a:noFill/>
                    </a:ln>
                  </pic:spPr>
                </pic:pic>
              </a:graphicData>
            </a:graphic>
          </wp:inline>
        </w:drawing>
      </w:r>
    </w:p>
    <w:p w14:paraId="0A1B35A8" w14:textId="75AA3BEE" w:rsidR="00F14EAA" w:rsidRDefault="006060D0" w:rsidP="006060D0">
      <w:pPr>
        <w:spacing w:before="120" w:after="120"/>
      </w:pPr>
      <w:bookmarkStart w:id="4" w:name="_Ref109222387"/>
      <w:r>
        <w:t xml:space="preserve">Figure </w:t>
      </w:r>
      <w:fldSimple w:instr=" SEQ Figure \* ARABIC ">
        <w:r w:rsidR="00F81ED4">
          <w:rPr>
            <w:noProof/>
          </w:rPr>
          <w:t>1</w:t>
        </w:r>
      </w:fldSimple>
      <w:bookmarkEnd w:id="4"/>
      <w:r>
        <w:t xml:space="preserve">: </w:t>
      </w:r>
      <w:r w:rsidR="00707F87">
        <w:t xml:space="preserve">average </w:t>
      </w:r>
      <w:r>
        <w:t xml:space="preserve">hourly profile of accessibility unreliability in three different </w:t>
      </w:r>
      <w:r w:rsidR="00707F87">
        <w:t xml:space="preserve">game start time slots. Black line indicates game start time. </w:t>
      </w:r>
    </w:p>
    <w:p w14:paraId="4EBA16EF" w14:textId="4F8B82AF" w:rsidR="001351E2" w:rsidRDefault="00F05F8C" w:rsidP="00F14EAA">
      <w:pPr>
        <w:spacing w:before="120" w:after="120"/>
      </w:pPr>
      <w:r>
        <w:tab/>
      </w:r>
      <w:r w:rsidR="00CA7545">
        <w:t xml:space="preserve">Several phenomena can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E2674F">
        <w:fldChar w:fldCharType="separate"/>
      </w:r>
      <w:r w:rsidR="00E2674F">
        <w:t>Figure 2</w:t>
      </w:r>
      <w:r w:rsidR="00E2674F">
        <w:fldChar w:fldCharType="end"/>
      </w:r>
      <w:r w:rsidR="00E2674F">
        <w:t xml:space="preserve"> visualizes the relationship between the positions of the two peaks and the game start time</w:t>
      </w:r>
      <w:r w:rsidR="006278CF">
        <w:t>, which are all in hour</w:t>
      </w:r>
      <w:r w:rsidR="00E2674F">
        <w:t>.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w:t>
      </w:r>
      <w:r w:rsidR="00E2674F">
        <w:lastRenderedPageBreak/>
        <w:t xml:space="preserve">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027E86">
        <w:fldChar w:fldCharType="separate"/>
      </w:r>
      <w:r w:rsidR="00027E86">
        <w:t>Figure 3</w:t>
      </w:r>
      <w:r w:rsidR="00027E86">
        <w:fldChar w:fldCharType="end"/>
      </w:r>
      <w:r w:rsidR="00027E86">
        <w:t xml:space="preserve"> also shows the hourly profile of accessibility unreliability for non-game days in the same time period. Note that </w:t>
      </w:r>
      <w:r w:rsidR="0081427E">
        <w:t xml:space="preserve">the peak </w:t>
      </w:r>
      <w:r w:rsidR="00027E86">
        <w:t>unreliability value</w:t>
      </w:r>
      <w:r w:rsidR="0081427E">
        <w:t>s</w:t>
      </w:r>
      <w:r w:rsidR="00027E86">
        <w:t xml:space="preserve"> </w:t>
      </w:r>
      <w:r w:rsidR="0081427E">
        <w:t xml:space="preserve">do </w:t>
      </w:r>
      <w:r w:rsidR="00027E86">
        <w:t xml:space="preserve">not exceed 45%, while </w:t>
      </w:r>
      <w:r w:rsidR="0081427E">
        <w:t xml:space="preserve">peak values in game days easily exceed 50% or even 60%. This, moreover, shows that the unreliability levels in game days are abnormal and different from non-game days. </w:t>
      </w:r>
    </w:p>
    <w:p w14:paraId="1310A499" w14:textId="08F97688" w:rsidR="0005182D" w:rsidRDefault="00046794" w:rsidP="00E81763">
      <w:pPr>
        <w:spacing w:before="120" w:after="120"/>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gap between before- and after-game peaks, is 6.8 hours.</w:t>
      </w:r>
      <w:r w:rsidR="002E23C1">
        <w:t xml:space="preserve"> </w:t>
      </w:r>
      <w:r w:rsidR="008A083C">
        <w:t xml:space="preserve">We can also divide the </w:t>
      </w:r>
      <w:r w:rsidR="00662EF3">
        <w:t xml:space="preserve">whole period </w:t>
      </w:r>
      <w:r w:rsidR="008A083C">
        <w:t xml:space="preserve">into </w:t>
      </w:r>
      <w:r w:rsidR="00662EF3">
        <w:t xml:space="preserve">three sections: 1) </w:t>
      </w:r>
      <w:r w:rsidR="008A083C">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9A39CE">
        <w:fldChar w:fldCharType="separate"/>
      </w:r>
      <w:r w:rsidR="009A39CE">
        <w:t>Figure 2</w:t>
      </w:r>
      <w:r w:rsidR="009A39CE">
        <w:fldChar w:fldCharType="end"/>
      </w:r>
      <w:r w:rsidR="009A39CE">
        <w:t>, which started at 7:30 pm. With the average gap, the after-game peak would have been after 23:00</w:t>
      </w:r>
      <w:r w:rsidR="00872474">
        <w:t>, which is out of the main operating hours of COTA buses</w:t>
      </w:r>
      <w:r w:rsidR="009A39CE">
        <w:t xml:space="preserve">. </w:t>
      </w:r>
    </w:p>
    <w:p w14:paraId="7558C0D7" w14:textId="6956213E" w:rsidR="00046794" w:rsidRDefault="003C3E95" w:rsidP="0005182D">
      <w:pPr>
        <w:spacing w:before="120" w:after="120"/>
        <w:ind w:firstLine="720"/>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can arrive at different time, but most people will leave the stadium at the same time, creating a more intense but less extensive disruption. </w:t>
      </w:r>
    </w:p>
    <w:p w14:paraId="33ED523C" w14:textId="77777777" w:rsidR="00622672" w:rsidRDefault="00622672" w:rsidP="00622672">
      <w:pPr>
        <w:keepNext/>
        <w:spacing w:before="120" w:after="120"/>
      </w:pPr>
      <w:r>
        <w:rPr>
          <w:noProof/>
        </w:rPr>
        <w:drawing>
          <wp:inline distT="0" distB="0" distL="0" distR="0" wp14:anchorId="37A831B3" wp14:editId="404C438E">
            <wp:extent cx="5480685" cy="2434590"/>
            <wp:effectExtent l="0" t="0" r="571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0685" cy="2434590"/>
                    </a:xfrm>
                    <a:prstGeom prst="rect">
                      <a:avLst/>
                    </a:prstGeom>
                    <a:noFill/>
                    <a:ln>
                      <a:noFill/>
                    </a:ln>
                  </pic:spPr>
                </pic:pic>
              </a:graphicData>
            </a:graphic>
          </wp:inline>
        </w:drawing>
      </w:r>
    </w:p>
    <w:p w14:paraId="32789BA5" w14:textId="506EC22B" w:rsidR="00622672" w:rsidRDefault="00622672" w:rsidP="00622672">
      <w:pPr>
        <w:spacing w:before="120" w:after="120"/>
      </w:pPr>
      <w:bookmarkStart w:id="5" w:name="_Ref109225481"/>
      <w:r>
        <w:t xml:space="preserve">Figure </w:t>
      </w:r>
      <w:fldSimple w:instr=" SEQ Figure \* ARABIC ">
        <w:r w:rsidR="00F81ED4">
          <w:rPr>
            <w:noProof/>
          </w:rPr>
          <w:t>2</w:t>
        </w:r>
      </w:fldSimple>
      <w:bookmarkEnd w:id="5"/>
      <w:r>
        <w:t>: the relationship between positions of before-game peak, game time, and after-game peak.</w:t>
      </w:r>
    </w:p>
    <w:p w14:paraId="46B9C8FB" w14:textId="77777777" w:rsidR="00B45F1E" w:rsidRDefault="00F05F8C" w:rsidP="00B45F1E">
      <w:pPr>
        <w:keepNext/>
        <w:spacing w:before="120" w:after="120"/>
      </w:pPr>
      <w:r>
        <w:lastRenderedPageBreak/>
        <w:t xml:space="preserve"> </w:t>
      </w:r>
      <w:r w:rsidR="00B45F1E">
        <w:rPr>
          <w:noProof/>
        </w:rPr>
        <w:drawing>
          <wp:inline distT="0" distB="0" distL="0" distR="0" wp14:anchorId="33B9B551" wp14:editId="5DE50083">
            <wp:extent cx="5480685" cy="1828800"/>
            <wp:effectExtent l="0" t="0" r="5715"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0685" cy="1828800"/>
                    </a:xfrm>
                    <a:prstGeom prst="rect">
                      <a:avLst/>
                    </a:prstGeom>
                    <a:noFill/>
                    <a:ln>
                      <a:noFill/>
                    </a:ln>
                  </pic:spPr>
                </pic:pic>
              </a:graphicData>
            </a:graphic>
          </wp:inline>
        </w:drawing>
      </w:r>
    </w:p>
    <w:p w14:paraId="623A91C8" w14:textId="13F54566" w:rsidR="00F14EAA" w:rsidRDefault="00B45F1E" w:rsidP="00B45F1E">
      <w:pPr>
        <w:spacing w:before="120" w:after="120"/>
      </w:pPr>
      <w:bookmarkStart w:id="6" w:name="_Ref109295179"/>
      <w:r>
        <w:t xml:space="preserve">Figure </w:t>
      </w:r>
      <w:fldSimple w:instr=" SEQ Figure \* ARABIC ">
        <w:r w:rsidR="00F81ED4">
          <w:rPr>
            <w:noProof/>
          </w:rPr>
          <w:t>3</w:t>
        </w:r>
      </w:fldSimple>
      <w:bookmarkEnd w:id="6"/>
      <w:r>
        <w:t>: the average hourly profile of accessibility unreliability for non-game days in the same time period.</w:t>
      </w:r>
    </w:p>
    <w:p w14:paraId="21CB4B0F" w14:textId="0F0B348D" w:rsidR="00251DF1" w:rsidRDefault="00251DF1" w:rsidP="00251DF1"/>
    <w:p w14:paraId="7F20CC87" w14:textId="77777777" w:rsidR="00F81ED4" w:rsidRDefault="00F81ED4" w:rsidP="00F81ED4">
      <w:pPr>
        <w:keepNext/>
      </w:pPr>
      <w:r>
        <w:rPr>
          <w:noProof/>
        </w:rPr>
        <w:lastRenderedPageBreak/>
        <w:drawing>
          <wp:inline distT="0" distB="0" distL="0" distR="0" wp14:anchorId="26792557" wp14:editId="0E302A05">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400" cy="5486400"/>
                    </a:xfrm>
                    <a:prstGeom prst="rect">
                      <a:avLst/>
                    </a:prstGeom>
                    <a:noFill/>
                    <a:ln>
                      <a:noFill/>
                    </a:ln>
                  </pic:spPr>
                </pic:pic>
              </a:graphicData>
            </a:graphic>
          </wp:inline>
        </w:drawing>
      </w:r>
    </w:p>
    <w:p w14:paraId="1BBAAC0F" w14:textId="02780667" w:rsidR="00A105C3" w:rsidRDefault="00F81ED4" w:rsidP="00A105C3">
      <w:pPr>
        <w:spacing w:before="120" w:after="120"/>
      </w:pPr>
      <w:bookmarkStart w:id="7" w:name="_Ref109391520"/>
      <w:r>
        <w:t xml:space="preserve">Figure </w:t>
      </w:r>
      <w:fldSimple w:instr=" SEQ Figure \* ARABIC ">
        <w:r>
          <w:t>4</w:t>
        </w:r>
      </w:fldSimple>
      <w:bookmarkEnd w:id="7"/>
      <w:r>
        <w:t>: before-game and after-game peaks’ unreliability value and hour</w:t>
      </w:r>
    </w:p>
    <w:p w14:paraId="5D46ACB7" w14:textId="2B37BBDB" w:rsidR="00A824B0" w:rsidRDefault="00665097" w:rsidP="00A105C3">
      <w:pPr>
        <w:spacing w:before="120" w:after="120"/>
        <w:ind w:firstLine="720"/>
      </w:pPr>
      <w:r>
        <w:t xml:space="preserve">Moreover, we would like to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F81ED4">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E93B8E">
        <w:t>This, together with the evidence we present above, proves the causality between football home games and high public transit unreliability.</w:t>
      </w:r>
    </w:p>
    <w:p w14:paraId="732F8E6E" w14:textId="51F92830" w:rsidR="00E93B8E" w:rsidRDefault="00E93B8E" w:rsidP="00A105C3">
      <w:pPr>
        <w:spacing w:before="120" w:after="120"/>
        <w:ind w:firstLine="720"/>
      </w:pPr>
      <w:r>
        <w:fldChar w:fldCharType="begin"/>
      </w:r>
      <w:r>
        <w:instrText xml:space="preserve"> REF _Ref109391520 \h </w:instrText>
      </w:r>
      <w:r>
        <w:instrText xml:space="preserve"> \* MERGEFORMAT </w:instrText>
      </w:r>
      <w:r>
        <w:fldChar w:fldCharType="separate"/>
      </w:r>
      <w:r>
        <w:t>Figure 4</w:t>
      </w:r>
      <w:r>
        <w:fldChar w:fldCharType="end"/>
      </w:r>
      <w:r>
        <w:t xml:space="preserve"> also presents the hour of the peaks</w:t>
      </w:r>
      <w:r w:rsidR="0048561D">
        <w:t xml:space="preserve"> at each stop</w:t>
      </w:r>
      <w:r w:rsidR="00C140B5">
        <w:t xml:space="preserve"> when </w:t>
      </w:r>
      <w:r>
        <w:t>the unreliability reaches its maximum.</w:t>
      </w:r>
      <w:r w:rsidR="001854D1">
        <w:t xml:space="preserve"> The stops near the stadium reach their maximum later compared to other stops before the game but reach their maximum earlier after the game</w:t>
      </w:r>
      <w:r w:rsidR="00634084">
        <w:t xml:space="preserve">. This </w:t>
      </w:r>
      <w:r w:rsidR="00080550">
        <w:t xml:space="preserve">also </w:t>
      </w:r>
      <w:r w:rsidR="00634084">
        <w:t>reflects a shockwave-like pattern</w:t>
      </w:r>
      <w:r w:rsidR="00080550">
        <w:t xml:space="preserve"> of football games. Before the game, as viewers and </w:t>
      </w:r>
      <w:r w:rsidR="00080550">
        <w:lastRenderedPageBreak/>
        <w:t xml:space="preserve">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53455D54" w:rsidR="00F95B48" w:rsidRDefault="00F95B48" w:rsidP="00A824B0">
      <w:pPr>
        <w:widowControl w:val="0"/>
        <w:autoSpaceDE w:val="0"/>
        <w:autoSpaceDN w:val="0"/>
        <w:adjustRightInd w:val="0"/>
        <w:spacing w:line="240" w:lineRule="auto"/>
        <w:ind w:left="480" w:hanging="480"/>
      </w:pPr>
    </w:p>
    <w:p w14:paraId="271A42F3" w14:textId="43E806FF" w:rsidR="008A76F4" w:rsidRDefault="008A76F4" w:rsidP="00A824B0">
      <w:pPr>
        <w:widowControl w:val="0"/>
        <w:autoSpaceDE w:val="0"/>
        <w:autoSpaceDN w:val="0"/>
        <w:adjustRightInd w:val="0"/>
        <w:spacing w:line="240" w:lineRule="auto"/>
        <w:ind w:left="480" w:hanging="480"/>
      </w:pPr>
      <w:r>
        <w:t>Reference:</w:t>
      </w:r>
    </w:p>
    <w:p w14:paraId="4258AC4A" w14:textId="77777777" w:rsidR="003E04BF" w:rsidRPr="003E04BF" w:rsidRDefault="00A824B0" w:rsidP="003E04BF">
      <w:pPr>
        <w:pStyle w:val="Bibliography"/>
        <w:rPr>
          <w:rFonts w:cs="Times New Roman"/>
        </w:rPr>
      </w:pPr>
      <w:r>
        <w:fldChar w:fldCharType="begin" w:fldLock="1"/>
      </w:r>
      <w:r w:rsidR="00665758">
        <w:instrText xml:space="preserve"> ADDIN ZOTERO_BIBL {"uncited":[],"omitted":[],"custom":[]} CSL_BIBLIOGRAPHY </w:instrText>
      </w:r>
      <w:r>
        <w:fldChar w:fldCharType="separate"/>
      </w:r>
      <w:r w:rsidR="003E04BF" w:rsidRPr="003E04BF">
        <w:rPr>
          <w:rFonts w:cs="Times New Roman"/>
        </w:rPr>
        <w:t xml:space="preserve">1. </w:t>
      </w:r>
      <w:r w:rsidR="003E04BF" w:rsidRPr="003E04BF">
        <w:rPr>
          <w:rFonts w:cs="Times New Roman"/>
        </w:rPr>
        <w:tab/>
        <w:t xml:space="preserve">Chakrabarti, S., and G. Giuliano. Does Service Reliability Determine Transit Patronage? Insights from the Los Angeles Metro Bus System. </w:t>
      </w:r>
      <w:r w:rsidR="003E04BF" w:rsidRPr="003E04BF">
        <w:rPr>
          <w:rFonts w:cs="Times New Roman"/>
          <w:i/>
          <w:iCs/>
        </w:rPr>
        <w:t>Transport policy</w:t>
      </w:r>
      <w:r w:rsidR="003E04BF" w:rsidRPr="003E04BF">
        <w:rPr>
          <w:rFonts w:cs="Times New Roman"/>
        </w:rPr>
        <w:t>, Vol. 42, 2015, pp. 12–20.</w:t>
      </w:r>
    </w:p>
    <w:p w14:paraId="5ED6593D" w14:textId="77777777" w:rsidR="003E04BF" w:rsidRPr="003E04BF" w:rsidRDefault="003E04BF" w:rsidP="003E04BF">
      <w:pPr>
        <w:pStyle w:val="Bibliography"/>
        <w:rPr>
          <w:rFonts w:cs="Times New Roman"/>
        </w:rPr>
      </w:pPr>
      <w:r w:rsidRPr="003E04BF">
        <w:rPr>
          <w:rFonts w:cs="Times New Roman"/>
        </w:rPr>
        <w:t xml:space="preserve">2. </w:t>
      </w:r>
      <w:r w:rsidRPr="003E04BF">
        <w:rPr>
          <w:rFonts w:cs="Times New Roman"/>
        </w:rPr>
        <w:tab/>
        <w:t xml:space="preserve">Erhardt, G. D., J. M. Hoque, V. Goyal, S. Berrebi, C. Brakewood, and K. E. Watkins. Why Has Public Transit Ridership Declined in the United States? </w:t>
      </w:r>
      <w:r w:rsidRPr="003E04BF">
        <w:rPr>
          <w:rFonts w:cs="Times New Roman"/>
          <w:i/>
          <w:iCs/>
        </w:rPr>
        <w:t>Transportation Research Part A: Policy and Practice</w:t>
      </w:r>
      <w:r w:rsidRPr="003E04BF">
        <w:rPr>
          <w:rFonts w:cs="Times New Roman"/>
        </w:rPr>
        <w:t>, Vol. 161, 2022, pp. 68–87.</w:t>
      </w:r>
    </w:p>
    <w:p w14:paraId="602A6881" w14:textId="77777777" w:rsidR="003E04BF" w:rsidRPr="003E04BF" w:rsidRDefault="003E04BF" w:rsidP="003E04BF">
      <w:pPr>
        <w:pStyle w:val="Bibliography"/>
        <w:rPr>
          <w:rFonts w:cs="Times New Roman"/>
        </w:rPr>
      </w:pPr>
      <w:r w:rsidRPr="003E04BF">
        <w:rPr>
          <w:rFonts w:cs="Times New Roman"/>
        </w:rPr>
        <w:t xml:space="preserve">3. </w:t>
      </w:r>
      <w:r w:rsidRPr="003E04BF">
        <w:rPr>
          <w:rFonts w:cs="Times New Roman"/>
        </w:rPr>
        <w:tab/>
        <w:t xml:space="preserve">Wessel, N., and S. Farber. On the Accuracy of Schedule-Based GTFS for Measuring Accessibility. </w:t>
      </w:r>
      <w:r w:rsidRPr="003E04BF">
        <w:rPr>
          <w:rFonts w:cs="Times New Roman"/>
          <w:i/>
          <w:iCs/>
        </w:rPr>
        <w:t>Journal of Transport and Land Use</w:t>
      </w:r>
      <w:r w:rsidRPr="003E04BF">
        <w:rPr>
          <w:rFonts w:cs="Times New Roman"/>
        </w:rPr>
        <w:t>, Vol. 12, No. 1, 2019, pp. 475–500.</w:t>
      </w:r>
    </w:p>
    <w:p w14:paraId="55F7F38E" w14:textId="77777777" w:rsidR="003E04BF" w:rsidRPr="003E04BF" w:rsidRDefault="003E04BF" w:rsidP="003E04BF">
      <w:pPr>
        <w:pStyle w:val="Bibliography"/>
        <w:rPr>
          <w:rFonts w:cs="Times New Roman"/>
        </w:rPr>
      </w:pPr>
      <w:r w:rsidRPr="003E04BF">
        <w:rPr>
          <w:rFonts w:cs="Times New Roman"/>
        </w:rPr>
        <w:t xml:space="preserve">4. </w:t>
      </w:r>
      <w:r w:rsidRPr="003E04BF">
        <w:rPr>
          <w:rFonts w:cs="Times New Roman"/>
        </w:rPr>
        <w:tab/>
        <w:t xml:space="preserve">Wessel, N., J. Allen, and S. Farber. Constructing a Routable Retrospective Transit Timetable from a Real-Time Vehicle Location Feed and GTFS. </w:t>
      </w:r>
      <w:r w:rsidRPr="003E04BF">
        <w:rPr>
          <w:rFonts w:cs="Times New Roman"/>
          <w:i/>
          <w:iCs/>
        </w:rPr>
        <w:t>Journal of Transport Geography</w:t>
      </w:r>
      <w:r w:rsidRPr="003E04BF">
        <w:rPr>
          <w:rFonts w:cs="Times New Roman"/>
        </w:rPr>
        <w:t>, Vol. 62, 2017, pp. 92–97.</w:t>
      </w:r>
    </w:p>
    <w:p w14:paraId="24476E7F" w14:textId="77777777" w:rsidR="003E04BF" w:rsidRPr="003E04BF" w:rsidRDefault="003E04BF" w:rsidP="003E04BF">
      <w:pPr>
        <w:pStyle w:val="Bibliography"/>
        <w:rPr>
          <w:rFonts w:cs="Times New Roman"/>
        </w:rPr>
      </w:pPr>
      <w:r w:rsidRPr="003E04BF">
        <w:rPr>
          <w:rFonts w:cs="Times New Roman"/>
        </w:rPr>
        <w:t xml:space="preserve">5. </w:t>
      </w:r>
      <w:r w:rsidRPr="003E04BF">
        <w:rPr>
          <w:rFonts w:cs="Times New Roman"/>
        </w:rPr>
        <w:tab/>
        <w:t xml:space="preserve">Liu, L., A. Porr, and H. J. Miller. Realizable Accessibility: Evaluating the Reliability of Public Transit Accessibility Using High-Resolution Real-Time Data. </w:t>
      </w:r>
      <w:r w:rsidRPr="003E04BF">
        <w:rPr>
          <w:rFonts w:cs="Times New Roman"/>
          <w:i/>
          <w:iCs/>
        </w:rPr>
        <w:t>Journal of Geographical Systems</w:t>
      </w:r>
      <w:r w:rsidRPr="003E04BF">
        <w:rPr>
          <w:rFonts w:cs="Times New Roman"/>
        </w:rPr>
        <w:t>, 2022. https://doi.org/10.1007/s10109-022-00382-w.</w:t>
      </w:r>
    </w:p>
    <w:p w14:paraId="6366C4CB" w14:textId="77777777" w:rsidR="003E04BF" w:rsidRPr="003E04BF" w:rsidRDefault="003E04BF" w:rsidP="003E04BF">
      <w:pPr>
        <w:pStyle w:val="Bibliography"/>
        <w:rPr>
          <w:rFonts w:cs="Times New Roman"/>
        </w:rPr>
      </w:pPr>
      <w:r w:rsidRPr="003E04BF">
        <w:rPr>
          <w:rFonts w:cs="Times New Roman"/>
        </w:rPr>
        <w:t xml:space="preserve">6. </w:t>
      </w:r>
      <w:r w:rsidRPr="003E04BF">
        <w:rPr>
          <w:rFonts w:cs="Times New Roman"/>
        </w:rPr>
        <w:tab/>
        <w:t xml:space="preserve">Azolin, L. G., A. N. R. da Silva, and N. Pinto. Incorporating Public Transport in a Methodology for Assessing Resilience in Urban Mobility. </w:t>
      </w:r>
      <w:r w:rsidRPr="003E04BF">
        <w:rPr>
          <w:rFonts w:cs="Times New Roman"/>
          <w:i/>
          <w:iCs/>
        </w:rPr>
        <w:t>Transportation research part d: transport and environment</w:t>
      </w:r>
      <w:r w:rsidRPr="003E04BF">
        <w:rPr>
          <w:rFonts w:cs="Times New Roman"/>
        </w:rPr>
        <w:t>, Vol. 85, 2020, p. 102386.</w:t>
      </w:r>
    </w:p>
    <w:p w14:paraId="78988499" w14:textId="77777777" w:rsidR="003E04BF" w:rsidRPr="003E04BF" w:rsidRDefault="003E04BF" w:rsidP="003E04BF">
      <w:pPr>
        <w:pStyle w:val="Bibliography"/>
        <w:rPr>
          <w:rFonts w:cs="Times New Roman"/>
        </w:rPr>
      </w:pPr>
      <w:r w:rsidRPr="003E04BF">
        <w:rPr>
          <w:rFonts w:cs="Times New Roman"/>
        </w:rPr>
        <w:t xml:space="preserve">7. </w:t>
      </w:r>
      <w:r w:rsidRPr="003E04BF">
        <w:rPr>
          <w:rFonts w:cs="Times New Roman"/>
        </w:rPr>
        <w:tab/>
        <w:t xml:space="preserve">Holling, C. S. Resilience and Stability of Ecological Systems. </w:t>
      </w:r>
      <w:r w:rsidRPr="003E04BF">
        <w:rPr>
          <w:rFonts w:cs="Times New Roman"/>
          <w:i/>
          <w:iCs/>
        </w:rPr>
        <w:t>Annual review of ecology and systematics</w:t>
      </w:r>
      <w:r w:rsidRPr="003E04BF">
        <w:rPr>
          <w:rFonts w:cs="Times New Roman"/>
        </w:rPr>
        <w:t>, 1973, pp. 1–23.</w:t>
      </w:r>
    </w:p>
    <w:p w14:paraId="0E23CE28" w14:textId="77777777" w:rsidR="003E04BF" w:rsidRPr="003E04BF" w:rsidRDefault="003E04BF" w:rsidP="003E04BF">
      <w:pPr>
        <w:pStyle w:val="Bibliography"/>
        <w:rPr>
          <w:rFonts w:cs="Times New Roman"/>
        </w:rPr>
      </w:pPr>
      <w:r w:rsidRPr="003E04BF">
        <w:rPr>
          <w:rFonts w:cs="Times New Roman"/>
        </w:rPr>
        <w:t xml:space="preserve">8. </w:t>
      </w:r>
      <w:r w:rsidRPr="003E04BF">
        <w:rPr>
          <w:rFonts w:cs="Times New Roman"/>
        </w:rPr>
        <w:tab/>
        <w:t xml:space="preserve">Wan, C., Z. Yang, D. Zhang, X. Yan, and S. Fan. Resilience in Transportation Systems: A Systematic Review and Future Directions. </w:t>
      </w:r>
      <w:r w:rsidRPr="003E04BF">
        <w:rPr>
          <w:rFonts w:cs="Times New Roman"/>
          <w:i/>
          <w:iCs/>
        </w:rPr>
        <w:t>Transport reviews</w:t>
      </w:r>
      <w:r w:rsidRPr="003E04BF">
        <w:rPr>
          <w:rFonts w:cs="Times New Roman"/>
        </w:rPr>
        <w:t>, Vol. 38, No. 4, 2018, pp. 479–498.</w:t>
      </w:r>
    </w:p>
    <w:p w14:paraId="0EA88FA7" w14:textId="77777777" w:rsidR="003E04BF" w:rsidRPr="003E04BF" w:rsidRDefault="003E04BF" w:rsidP="003E04BF">
      <w:pPr>
        <w:pStyle w:val="Bibliography"/>
        <w:rPr>
          <w:rFonts w:cs="Times New Roman"/>
        </w:rPr>
      </w:pPr>
      <w:r w:rsidRPr="003E04BF">
        <w:rPr>
          <w:rFonts w:cs="Times New Roman"/>
        </w:rPr>
        <w:t xml:space="preserve">9. </w:t>
      </w:r>
      <w:r w:rsidRPr="003E04BF">
        <w:rPr>
          <w:rFonts w:cs="Times New Roman"/>
        </w:rPr>
        <w:tab/>
        <w:t xml:space="preserve">Gu, Y., X. Fu, Z. Liu, X. Xu, and A. Chen. Performance of Transportation Network under Perturbations: Reliability, Vulnerability, and Resilience. </w:t>
      </w:r>
      <w:r w:rsidRPr="003E04BF">
        <w:rPr>
          <w:rFonts w:cs="Times New Roman"/>
          <w:i/>
          <w:iCs/>
        </w:rPr>
        <w:t>Transportation Research Part E: Logistics and Transportation Review</w:t>
      </w:r>
      <w:r w:rsidRPr="003E04BF">
        <w:rPr>
          <w:rFonts w:cs="Times New Roman"/>
        </w:rPr>
        <w:t>, Vol. 133, 2020, p. 101809.</w:t>
      </w:r>
    </w:p>
    <w:p w14:paraId="739BB934" w14:textId="77777777" w:rsidR="003E04BF" w:rsidRPr="003E04BF" w:rsidRDefault="003E04BF" w:rsidP="003E04BF">
      <w:pPr>
        <w:pStyle w:val="Bibliography"/>
        <w:rPr>
          <w:rFonts w:cs="Times New Roman"/>
        </w:rPr>
      </w:pPr>
      <w:r w:rsidRPr="003E04BF">
        <w:rPr>
          <w:rFonts w:cs="Times New Roman"/>
        </w:rPr>
        <w:t xml:space="preserve">10. </w:t>
      </w:r>
      <w:r w:rsidRPr="003E04BF">
        <w:rPr>
          <w:rFonts w:cs="Times New Roman"/>
        </w:rPr>
        <w:tab/>
        <w:t xml:space="preserve">Kathuria, A., M. Parida, and C. Sekhar. A Review of Service Reliability Measures for Public Transportation Systems. </w:t>
      </w:r>
      <w:r w:rsidRPr="003E04BF">
        <w:rPr>
          <w:rFonts w:cs="Times New Roman"/>
          <w:i/>
          <w:iCs/>
        </w:rPr>
        <w:t>International Journal of Intelligent Transportation Systems Research</w:t>
      </w:r>
      <w:r w:rsidRPr="003E04BF">
        <w:rPr>
          <w:rFonts w:cs="Times New Roman"/>
        </w:rPr>
        <w:t>, Vol. 18, No. 2, 2020, pp. 243–255.</w:t>
      </w:r>
    </w:p>
    <w:p w14:paraId="381D014B" w14:textId="77777777" w:rsidR="003E04BF" w:rsidRPr="003E04BF" w:rsidRDefault="003E04BF" w:rsidP="003E04BF">
      <w:pPr>
        <w:pStyle w:val="Bibliography"/>
        <w:rPr>
          <w:rFonts w:cs="Times New Roman"/>
        </w:rPr>
      </w:pPr>
      <w:r w:rsidRPr="003E04BF">
        <w:rPr>
          <w:rFonts w:cs="Times New Roman"/>
        </w:rPr>
        <w:t xml:space="preserve">11. </w:t>
      </w:r>
      <w:r w:rsidRPr="003E04BF">
        <w:rPr>
          <w:rFonts w:cs="Times New Roman"/>
        </w:rPr>
        <w:tab/>
        <w:t xml:space="preserve">Carrion, C., and D. Levinson. Value of Travel Time Reliability: A Review of Current Evidence. </w:t>
      </w:r>
      <w:r w:rsidRPr="003E04BF">
        <w:rPr>
          <w:rFonts w:cs="Times New Roman"/>
          <w:i/>
          <w:iCs/>
        </w:rPr>
        <w:t>Transportation research part A: policy and practice</w:t>
      </w:r>
      <w:r w:rsidRPr="003E04BF">
        <w:rPr>
          <w:rFonts w:cs="Times New Roman"/>
        </w:rPr>
        <w:t>, Vol. 46, No. 4, 2012, pp. 720–741.</w:t>
      </w:r>
    </w:p>
    <w:p w14:paraId="4BC76865" w14:textId="77777777" w:rsidR="003E04BF" w:rsidRPr="003E04BF" w:rsidRDefault="003E04BF" w:rsidP="003E04BF">
      <w:pPr>
        <w:pStyle w:val="Bibliography"/>
        <w:rPr>
          <w:rFonts w:cs="Times New Roman"/>
        </w:rPr>
      </w:pPr>
      <w:r w:rsidRPr="003E04BF">
        <w:rPr>
          <w:rFonts w:cs="Times New Roman"/>
        </w:rPr>
        <w:t xml:space="preserve">12. </w:t>
      </w:r>
      <w:r w:rsidRPr="003E04BF">
        <w:rPr>
          <w:rFonts w:cs="Times New Roman"/>
        </w:rPr>
        <w:tab/>
        <w:t xml:space="preserve">D’este, G. and, and M. A. Taylor. Network Vulnerability: An Approach to Reliability Analysis at the Level of National Strategic Transport Networks. In </w:t>
      </w:r>
      <w:r w:rsidRPr="003E04BF">
        <w:rPr>
          <w:rFonts w:cs="Times New Roman"/>
          <w:i/>
          <w:iCs/>
        </w:rPr>
        <w:t>The network reliability of transport</w:t>
      </w:r>
      <w:r w:rsidRPr="003E04BF">
        <w:rPr>
          <w:rFonts w:cs="Times New Roman"/>
        </w:rPr>
        <w:t>, Emerald Group Publishing Limited.</w:t>
      </w:r>
    </w:p>
    <w:p w14:paraId="3BFCD5D7" w14:textId="77777777" w:rsidR="003E04BF" w:rsidRPr="003E04BF" w:rsidRDefault="003E04BF" w:rsidP="003E04BF">
      <w:pPr>
        <w:pStyle w:val="Bibliography"/>
        <w:rPr>
          <w:rFonts w:cs="Times New Roman"/>
        </w:rPr>
      </w:pPr>
      <w:r w:rsidRPr="003E04BF">
        <w:rPr>
          <w:rFonts w:cs="Times New Roman"/>
        </w:rPr>
        <w:lastRenderedPageBreak/>
        <w:t xml:space="preserve">13. </w:t>
      </w:r>
      <w:r w:rsidRPr="003E04BF">
        <w:rPr>
          <w:rFonts w:cs="Times New Roman"/>
        </w:rPr>
        <w:tab/>
        <w:t xml:space="preserve">Taylor, M. A., and G. M. D’Este. Transport Network Vulnerability: A Method for Diagnosis of Critical Locations in Transport Infrastructure Systems. In </w:t>
      </w:r>
      <w:r w:rsidRPr="003E04BF">
        <w:rPr>
          <w:rFonts w:cs="Times New Roman"/>
          <w:i/>
          <w:iCs/>
        </w:rPr>
        <w:t>Critical infrastructure</w:t>
      </w:r>
      <w:r w:rsidRPr="003E04BF">
        <w:rPr>
          <w:rFonts w:cs="Times New Roman"/>
        </w:rPr>
        <w:t>, Springer, pp. 9–30.</w:t>
      </w:r>
    </w:p>
    <w:p w14:paraId="6DA46934" w14:textId="77777777" w:rsidR="003E04BF" w:rsidRPr="003E04BF" w:rsidRDefault="003E04BF" w:rsidP="003E04BF">
      <w:pPr>
        <w:pStyle w:val="Bibliography"/>
        <w:rPr>
          <w:rFonts w:cs="Times New Roman"/>
        </w:rPr>
      </w:pPr>
      <w:r w:rsidRPr="003E04BF">
        <w:rPr>
          <w:rFonts w:cs="Times New Roman"/>
        </w:rPr>
        <w:t xml:space="preserve">14. </w:t>
      </w:r>
      <w:r w:rsidRPr="003E04BF">
        <w:rPr>
          <w:rFonts w:cs="Times New Roman"/>
        </w:rPr>
        <w:tab/>
        <w:t>Lin, T., A. Shalaby, and E. Miller. Transit User Behaviour in Response to Service Disruption: State of Knowledge. 2016.</w:t>
      </w:r>
    </w:p>
    <w:p w14:paraId="5764D066" w14:textId="77777777" w:rsidR="003E04BF" w:rsidRPr="003E04BF" w:rsidRDefault="003E04BF" w:rsidP="003E04BF">
      <w:pPr>
        <w:pStyle w:val="Bibliography"/>
        <w:rPr>
          <w:rFonts w:cs="Times New Roman"/>
        </w:rPr>
      </w:pPr>
      <w:r w:rsidRPr="003E04BF">
        <w:rPr>
          <w:rFonts w:cs="Times New Roman"/>
        </w:rPr>
        <w:t xml:space="preserve">15. </w:t>
      </w:r>
      <w:r w:rsidRPr="003E04BF">
        <w:rPr>
          <w:rFonts w:cs="Times New Roman"/>
        </w:rPr>
        <w:tab/>
        <w:t xml:space="preserve">Zhu, S., and D. M. Levinson. Disruptions to Transportation Networks: A Review. </w:t>
      </w:r>
      <w:r w:rsidRPr="003E04BF">
        <w:rPr>
          <w:rFonts w:cs="Times New Roman"/>
          <w:i/>
          <w:iCs/>
        </w:rPr>
        <w:t>Network reliability in practice</w:t>
      </w:r>
      <w:r w:rsidRPr="003E04BF">
        <w:rPr>
          <w:rFonts w:cs="Times New Roman"/>
        </w:rPr>
        <w:t>, 2012, pp. 5–20.</w:t>
      </w:r>
    </w:p>
    <w:p w14:paraId="519BB118" w14:textId="77777777" w:rsidR="003E04BF" w:rsidRPr="003E04BF" w:rsidRDefault="003E04BF" w:rsidP="003E04BF">
      <w:pPr>
        <w:pStyle w:val="Bibliography"/>
        <w:rPr>
          <w:rFonts w:cs="Times New Roman"/>
        </w:rPr>
      </w:pPr>
      <w:r w:rsidRPr="003E04BF">
        <w:rPr>
          <w:rFonts w:cs="Times New Roman"/>
        </w:rPr>
        <w:t xml:space="preserve">16. </w:t>
      </w:r>
      <w:r w:rsidRPr="003E04BF">
        <w:rPr>
          <w:rFonts w:cs="Times New Roman"/>
        </w:rPr>
        <w:tab/>
        <w:t xml:space="preserve">Park, Y., J. Mount, L. Liu, N. Xiao, and H. J. Miller. Assessing Public Transit Performance Using Real-Time Data: Spatiotemporal Patterns of Bus Operation Delays in Columbus, Ohio, USA. </w:t>
      </w:r>
      <w:r w:rsidRPr="003E04BF">
        <w:rPr>
          <w:rFonts w:cs="Times New Roman"/>
          <w:i/>
          <w:iCs/>
        </w:rPr>
        <w:t>International Journal of Geographical Information Science</w:t>
      </w:r>
      <w:r w:rsidRPr="003E04BF">
        <w:rPr>
          <w:rFonts w:cs="Times New Roman"/>
        </w:rPr>
        <w:t>, Vol. 34, No. 2, 2020, pp. 367–392. https://doi.org/10.1080/13658816.2019.1608997.</w:t>
      </w:r>
    </w:p>
    <w:p w14:paraId="5CE5CFF7" w14:textId="77777777" w:rsidR="003E04BF" w:rsidRPr="003E04BF" w:rsidRDefault="003E04BF" w:rsidP="003E04BF">
      <w:pPr>
        <w:pStyle w:val="Bibliography"/>
        <w:rPr>
          <w:rFonts w:cs="Times New Roman"/>
        </w:rPr>
      </w:pPr>
      <w:r w:rsidRPr="003E04BF">
        <w:rPr>
          <w:rFonts w:cs="Times New Roman"/>
        </w:rPr>
        <w:t xml:space="preserve">17. </w:t>
      </w:r>
      <w:r w:rsidRPr="003E04BF">
        <w:rPr>
          <w:rFonts w:cs="Times New Roman"/>
        </w:rPr>
        <w:tab/>
        <w:t xml:space="preserve">Mesbah, M., M. Luy, and G. Currie. Investigating the Lagged Effect of Weather Parameters on Travel Time Reliability. </w:t>
      </w:r>
      <w:r w:rsidRPr="003E04BF">
        <w:rPr>
          <w:rFonts w:cs="Times New Roman"/>
          <w:i/>
          <w:iCs/>
        </w:rPr>
        <w:t>WIT Transactions on Ecology and the Environment</w:t>
      </w:r>
      <w:r w:rsidRPr="003E04BF">
        <w:rPr>
          <w:rFonts w:cs="Times New Roman"/>
        </w:rPr>
        <w:t>, Vol. 191, 2014, pp. 795–801.</w:t>
      </w:r>
    </w:p>
    <w:p w14:paraId="7768264C" w14:textId="77777777" w:rsidR="003E04BF" w:rsidRPr="003E04BF" w:rsidRDefault="003E04BF" w:rsidP="003E04BF">
      <w:pPr>
        <w:pStyle w:val="Bibliography"/>
        <w:rPr>
          <w:rFonts w:cs="Times New Roman"/>
        </w:rPr>
      </w:pPr>
      <w:r w:rsidRPr="003E04BF">
        <w:rPr>
          <w:rFonts w:cs="Times New Roman"/>
        </w:rPr>
        <w:t xml:space="preserve">18. </w:t>
      </w:r>
      <w:r w:rsidRPr="003E04BF">
        <w:rPr>
          <w:rFonts w:cs="Times New Roman"/>
        </w:rPr>
        <w:tab/>
        <w:t xml:space="preserve">Pender, B., G. Currie, A. Delbosc, and N. Shiwakoti. Social Media Use during Unplanned Transit Network Disruptions: A Review of Literature. </w:t>
      </w:r>
      <w:r w:rsidRPr="003E04BF">
        <w:rPr>
          <w:rFonts w:cs="Times New Roman"/>
          <w:i/>
          <w:iCs/>
        </w:rPr>
        <w:t>Transport Reviews</w:t>
      </w:r>
      <w:r w:rsidRPr="003E04BF">
        <w:rPr>
          <w:rFonts w:cs="Times New Roman"/>
        </w:rPr>
        <w:t>, Vol. 34, No. 4, 2014, pp. 501–521.</w:t>
      </w:r>
    </w:p>
    <w:p w14:paraId="71921D34" w14:textId="77777777" w:rsidR="003E04BF" w:rsidRPr="003E04BF" w:rsidRDefault="003E04BF" w:rsidP="003E04BF">
      <w:pPr>
        <w:pStyle w:val="Bibliography"/>
        <w:rPr>
          <w:rFonts w:cs="Times New Roman"/>
        </w:rPr>
      </w:pPr>
      <w:r w:rsidRPr="003E04BF">
        <w:rPr>
          <w:rFonts w:cs="Times New Roman"/>
        </w:rPr>
        <w:t xml:space="preserve">19. </w:t>
      </w:r>
      <w:r w:rsidRPr="003E04BF">
        <w:rPr>
          <w:rFonts w:cs="Times New Roman"/>
        </w:rPr>
        <w:tab/>
        <w:t xml:space="preserve">Berche, B., C. Von Ferber, T. Holovatch, and Y. Holovatch. Resilience of Public Transport Networks against Attacks. </w:t>
      </w:r>
      <w:r w:rsidRPr="003E04BF">
        <w:rPr>
          <w:rFonts w:cs="Times New Roman"/>
          <w:i/>
          <w:iCs/>
        </w:rPr>
        <w:t>The European Physical Journal B</w:t>
      </w:r>
      <w:r w:rsidRPr="003E04BF">
        <w:rPr>
          <w:rFonts w:cs="Times New Roman"/>
        </w:rPr>
        <w:t>, Vol. 71, No. 1, 2009, pp. 125–137.</w:t>
      </w:r>
    </w:p>
    <w:p w14:paraId="0D774DCD" w14:textId="77777777" w:rsidR="003E04BF" w:rsidRPr="003E04BF" w:rsidRDefault="003E04BF" w:rsidP="003E04BF">
      <w:pPr>
        <w:pStyle w:val="Bibliography"/>
        <w:rPr>
          <w:rFonts w:cs="Times New Roman"/>
        </w:rPr>
      </w:pPr>
      <w:r w:rsidRPr="003E04BF">
        <w:rPr>
          <w:rFonts w:cs="Times New Roman"/>
        </w:rPr>
        <w:t xml:space="preserve">20. </w:t>
      </w:r>
      <w:r w:rsidRPr="003E04BF">
        <w:rPr>
          <w:rFonts w:cs="Times New Roman"/>
        </w:rPr>
        <w:tab/>
        <w:t xml:space="preserve">Liu, L., H. J. Miller, and J. Scheff. The Impacts of COVID-19 Pandemic on Public Transit Demand in the United States. </w:t>
      </w:r>
      <w:r w:rsidRPr="003E04BF">
        <w:rPr>
          <w:rFonts w:cs="Times New Roman"/>
          <w:i/>
          <w:iCs/>
        </w:rPr>
        <w:t>Plos one</w:t>
      </w:r>
      <w:r w:rsidRPr="003E04BF">
        <w:rPr>
          <w:rFonts w:cs="Times New Roman"/>
        </w:rPr>
        <w:t>, Vol. 15, No. 11, 2020, p. e0242476.</w:t>
      </w:r>
    </w:p>
    <w:p w14:paraId="34F07954" w14:textId="77777777" w:rsidR="003E04BF" w:rsidRPr="003E04BF" w:rsidRDefault="003E04BF" w:rsidP="003E04BF">
      <w:pPr>
        <w:pStyle w:val="Bibliography"/>
        <w:rPr>
          <w:rFonts w:cs="Times New Roman"/>
        </w:rPr>
      </w:pPr>
      <w:r w:rsidRPr="003E04BF">
        <w:rPr>
          <w:rFonts w:cs="Times New Roman"/>
        </w:rPr>
        <w:t xml:space="preserve">21. </w:t>
      </w:r>
      <w:r w:rsidRPr="003E04BF">
        <w:rPr>
          <w:rFonts w:cs="Times New Roman"/>
        </w:rPr>
        <w:tab/>
        <w:t>Kar, A., A. L. Carrel, H. J. Miller, and H. T. Le. Reducing Public Transit Compounds Social Vulnerabilities during COVID-19. 2021.</w:t>
      </w:r>
    </w:p>
    <w:p w14:paraId="086B6CC7" w14:textId="77777777" w:rsidR="003E04BF" w:rsidRPr="003E04BF" w:rsidRDefault="003E04BF" w:rsidP="003E04BF">
      <w:pPr>
        <w:pStyle w:val="Bibliography"/>
        <w:rPr>
          <w:rFonts w:cs="Times New Roman"/>
        </w:rPr>
      </w:pPr>
      <w:r w:rsidRPr="003E04BF">
        <w:rPr>
          <w:rFonts w:cs="Times New Roman"/>
        </w:rPr>
        <w:t xml:space="preserve">22. </w:t>
      </w:r>
      <w:r w:rsidRPr="003E04BF">
        <w:rPr>
          <w:rFonts w:cs="Times New Roman"/>
        </w:rPr>
        <w:tab/>
        <w:t xml:space="preserve">Singh, S. S., R. Javanmard, J. Lee, J. Kim, and E. Diab. Evaluating the Accessibility Benefits of the New BRT System during the COVID-19 Pandemic in Winnipeg, Canada. </w:t>
      </w:r>
      <w:r w:rsidRPr="003E04BF">
        <w:rPr>
          <w:rFonts w:cs="Times New Roman"/>
          <w:i/>
          <w:iCs/>
        </w:rPr>
        <w:t>Journal of Urban Mobility</w:t>
      </w:r>
      <w:r w:rsidRPr="003E04BF">
        <w:rPr>
          <w:rFonts w:cs="Times New Roman"/>
        </w:rPr>
        <w:t>, Vol. 2, 2022, p. 100016.</w:t>
      </w:r>
    </w:p>
    <w:p w14:paraId="1C38B8EE" w14:textId="77777777" w:rsidR="003E04BF" w:rsidRPr="003E04BF" w:rsidRDefault="003E04BF" w:rsidP="003E04BF">
      <w:pPr>
        <w:pStyle w:val="Bibliography"/>
        <w:rPr>
          <w:rFonts w:cs="Times New Roman"/>
        </w:rPr>
      </w:pPr>
      <w:r w:rsidRPr="003E04BF">
        <w:rPr>
          <w:rFonts w:cs="Times New Roman"/>
        </w:rPr>
        <w:t xml:space="preserve">23. </w:t>
      </w:r>
      <w:r w:rsidRPr="003E04BF">
        <w:rPr>
          <w:rFonts w:cs="Times New Roman"/>
        </w:rPr>
        <w:tab/>
        <w:t xml:space="preserve">Allen, J., and S. Farber. Changes in Transit Accessibility to Food Banks in Toronto during COVID-19. </w:t>
      </w:r>
      <w:r w:rsidRPr="003E04BF">
        <w:rPr>
          <w:rFonts w:cs="Times New Roman"/>
          <w:i/>
          <w:iCs/>
        </w:rPr>
        <w:t>Findings</w:t>
      </w:r>
      <w:r w:rsidRPr="003E04BF">
        <w:rPr>
          <w:rFonts w:cs="Times New Roman"/>
        </w:rPr>
        <w:t>, 2021, p. 24072.</w:t>
      </w:r>
    </w:p>
    <w:p w14:paraId="471B4380" w14:textId="77777777" w:rsidR="003E04BF" w:rsidRPr="003E04BF" w:rsidRDefault="003E04BF" w:rsidP="003E04BF">
      <w:pPr>
        <w:pStyle w:val="Bibliography"/>
        <w:rPr>
          <w:rFonts w:cs="Times New Roman"/>
        </w:rPr>
      </w:pPr>
      <w:r w:rsidRPr="003E04BF">
        <w:rPr>
          <w:rFonts w:cs="Times New Roman"/>
        </w:rPr>
        <w:t xml:space="preserve">24. </w:t>
      </w:r>
      <w:r w:rsidRPr="003E04BF">
        <w:rPr>
          <w:rFonts w:cs="Times New Roman"/>
        </w:rPr>
        <w:tab/>
        <w:t xml:space="preserve">Li, M., M.-P. Kwan, J. Yin, D. Yu, and J. Wang. The Potential Effect of a 100-Year Pluvial Flood Event on Metro Accessibility and Ridership: A Case Study of Central Shanghai, China. </w:t>
      </w:r>
      <w:r w:rsidRPr="003E04BF">
        <w:rPr>
          <w:rFonts w:cs="Times New Roman"/>
          <w:i/>
          <w:iCs/>
        </w:rPr>
        <w:t>Applied geography</w:t>
      </w:r>
      <w:r w:rsidRPr="003E04BF">
        <w:rPr>
          <w:rFonts w:cs="Times New Roman"/>
        </w:rPr>
        <w:t>, Vol. 100, 2018, pp. 21–29.</w:t>
      </w:r>
    </w:p>
    <w:p w14:paraId="7BF95273" w14:textId="77777777" w:rsidR="003E04BF" w:rsidRPr="003E04BF" w:rsidRDefault="003E04BF" w:rsidP="003E04BF">
      <w:pPr>
        <w:pStyle w:val="Bibliography"/>
        <w:rPr>
          <w:rFonts w:cs="Times New Roman"/>
        </w:rPr>
      </w:pPr>
      <w:r w:rsidRPr="003E04BF">
        <w:rPr>
          <w:rFonts w:cs="Times New Roman"/>
        </w:rPr>
        <w:t xml:space="preserve">25. </w:t>
      </w:r>
      <w:r w:rsidRPr="003E04BF">
        <w:rPr>
          <w:rFonts w:cs="Times New Roman"/>
        </w:rPr>
        <w:tab/>
        <w:t xml:space="preserve">He, Y., S. Thies, P. Avner, and J. Rentschler. Flood Impacts on Urban Transit and Accessibility—A Case Study of Kinshasa. </w:t>
      </w:r>
      <w:r w:rsidRPr="003E04BF">
        <w:rPr>
          <w:rFonts w:cs="Times New Roman"/>
          <w:i/>
          <w:iCs/>
        </w:rPr>
        <w:t>Transportation research part D: transport and environment</w:t>
      </w:r>
      <w:r w:rsidRPr="003E04BF">
        <w:rPr>
          <w:rFonts w:cs="Times New Roman"/>
        </w:rPr>
        <w:t>, Vol. 96, 2021, p. 102889.</w:t>
      </w:r>
    </w:p>
    <w:p w14:paraId="26DCF486" w14:textId="77777777" w:rsidR="003E04BF" w:rsidRPr="003E04BF" w:rsidRDefault="003E04BF" w:rsidP="003E04BF">
      <w:pPr>
        <w:pStyle w:val="Bibliography"/>
        <w:rPr>
          <w:rFonts w:cs="Times New Roman"/>
        </w:rPr>
      </w:pPr>
      <w:r w:rsidRPr="003E04BF">
        <w:rPr>
          <w:rFonts w:cs="Times New Roman"/>
        </w:rPr>
        <w:t xml:space="preserve">26. </w:t>
      </w:r>
      <w:r w:rsidRPr="003E04BF">
        <w:rPr>
          <w:rFonts w:cs="Times New Roman"/>
        </w:rPr>
        <w:tab/>
        <w:t xml:space="preserve">Antrim, A., and S. J. Barbeau. </w:t>
      </w:r>
      <w:r w:rsidRPr="003E04BF">
        <w:rPr>
          <w:rFonts w:cs="Times New Roman"/>
          <w:i/>
          <w:iCs/>
        </w:rPr>
        <w:t>Opening the Door to Multimodal Applications: Creation, Maintenance and Application of GTFS Data</w:t>
      </w:r>
      <w:r w:rsidRPr="003E04BF">
        <w:rPr>
          <w:rFonts w:cs="Times New Roman"/>
        </w:rPr>
        <w:t>. 2017.</w:t>
      </w:r>
    </w:p>
    <w:p w14:paraId="059D7E24" w14:textId="77777777" w:rsidR="003E04BF" w:rsidRPr="003E04BF" w:rsidRDefault="003E04BF" w:rsidP="003E04BF">
      <w:pPr>
        <w:pStyle w:val="Bibliography"/>
        <w:rPr>
          <w:rFonts w:cs="Times New Roman"/>
        </w:rPr>
      </w:pPr>
      <w:r w:rsidRPr="003E04BF">
        <w:rPr>
          <w:rFonts w:cs="Times New Roman"/>
        </w:rPr>
        <w:t xml:space="preserve">27. </w:t>
      </w:r>
      <w:r w:rsidRPr="003E04BF">
        <w:rPr>
          <w:rFonts w:cs="Times New Roman"/>
        </w:rPr>
        <w:tab/>
        <w:t xml:space="preserve">Liu, L., and H. J. Miller. Measuring Risk of Missing Transfers in Public Transit Systems Using High-Resolution Schedule and Real-Time Bus Location Data. </w:t>
      </w:r>
      <w:r w:rsidRPr="003E04BF">
        <w:rPr>
          <w:rFonts w:cs="Times New Roman"/>
          <w:i/>
          <w:iCs/>
        </w:rPr>
        <w:t>Urban Studies</w:t>
      </w:r>
      <w:r w:rsidRPr="003E04BF">
        <w:rPr>
          <w:rFonts w:cs="Times New Roman"/>
        </w:rPr>
        <w:t>, 2020, p. 0042098020919323. https://doi.org/10.1177/0042098020919323.</w:t>
      </w:r>
    </w:p>
    <w:p w14:paraId="05FCED2B" w14:textId="77777777" w:rsidR="003E04BF" w:rsidRPr="003E04BF" w:rsidRDefault="003E04BF" w:rsidP="003E04BF">
      <w:pPr>
        <w:pStyle w:val="Bibliography"/>
        <w:rPr>
          <w:rFonts w:cs="Times New Roman"/>
        </w:rPr>
      </w:pPr>
      <w:r w:rsidRPr="003E04BF">
        <w:rPr>
          <w:rFonts w:cs="Times New Roman"/>
        </w:rPr>
        <w:t xml:space="preserve">28. </w:t>
      </w:r>
      <w:r w:rsidRPr="003E04BF">
        <w:rPr>
          <w:rFonts w:cs="Times New Roman"/>
        </w:rPr>
        <w:tab/>
        <w:t>Google. GTFS Realtime Overview. https://developers.google.com/transit/gtfs-realtime. Accessed Jun. 27, 2021.</w:t>
      </w:r>
    </w:p>
    <w:p w14:paraId="5323460A" w14:textId="77777777" w:rsidR="003E04BF" w:rsidRPr="003E04BF" w:rsidRDefault="003E04BF" w:rsidP="003E04BF">
      <w:pPr>
        <w:pStyle w:val="Bibliography"/>
        <w:rPr>
          <w:rFonts w:cs="Times New Roman"/>
        </w:rPr>
      </w:pPr>
      <w:r w:rsidRPr="003E04BF">
        <w:rPr>
          <w:rFonts w:cs="Times New Roman"/>
        </w:rPr>
        <w:t xml:space="preserve">29. </w:t>
      </w:r>
      <w:r w:rsidRPr="003E04BF">
        <w:rPr>
          <w:rFonts w:cs="Times New Roman"/>
        </w:rPr>
        <w:tab/>
        <w:t>Google Developers. GTFS Static Overview | Static Transit | Google Developers. https://developers.google.com/transit/gtfs/. Accessed May 26, 2021.</w:t>
      </w:r>
    </w:p>
    <w:p w14:paraId="0B42C90D" w14:textId="77777777" w:rsidR="003E04BF" w:rsidRPr="003E04BF" w:rsidRDefault="003E04BF" w:rsidP="003E04BF">
      <w:pPr>
        <w:pStyle w:val="Bibliography"/>
        <w:rPr>
          <w:rFonts w:cs="Times New Roman"/>
        </w:rPr>
      </w:pPr>
      <w:r w:rsidRPr="003E04BF">
        <w:rPr>
          <w:rFonts w:cs="Times New Roman"/>
        </w:rPr>
        <w:lastRenderedPageBreak/>
        <w:t xml:space="preserve">30. </w:t>
      </w:r>
      <w:r w:rsidRPr="003E04BF">
        <w:rPr>
          <w:rFonts w:cs="Times New Roman"/>
        </w:rPr>
        <w:tab/>
        <w:t xml:space="preserve">Miller, E. J. Accessibility: Measurement and Application in Transportation Planning. </w:t>
      </w:r>
      <w:r w:rsidRPr="003E04BF">
        <w:rPr>
          <w:rFonts w:cs="Times New Roman"/>
          <w:i/>
          <w:iCs/>
        </w:rPr>
        <w:t>Transport Reviews</w:t>
      </w:r>
      <w:r w:rsidRPr="003E04BF">
        <w:rPr>
          <w:rFonts w:cs="Times New Roman"/>
        </w:rPr>
        <w:t>. 5. Volume 38, 551–555.</w:t>
      </w:r>
    </w:p>
    <w:p w14:paraId="1C279BEA" w14:textId="77777777" w:rsidR="003E04BF" w:rsidRPr="003E04BF" w:rsidRDefault="003E04BF" w:rsidP="003E04BF">
      <w:pPr>
        <w:pStyle w:val="Bibliography"/>
        <w:rPr>
          <w:rFonts w:cs="Times New Roman"/>
        </w:rPr>
      </w:pPr>
      <w:r w:rsidRPr="003E04BF">
        <w:rPr>
          <w:rFonts w:cs="Times New Roman"/>
        </w:rPr>
        <w:t xml:space="preserve">31. </w:t>
      </w:r>
      <w:r w:rsidRPr="003E04BF">
        <w:rPr>
          <w:rFonts w:cs="Times New Roman"/>
        </w:rPr>
        <w:tab/>
        <w:t xml:space="preserve">Miller, H. J. Time Geography and Space-Time Prism. </w:t>
      </w:r>
      <w:r w:rsidRPr="003E04BF">
        <w:rPr>
          <w:rFonts w:cs="Times New Roman"/>
          <w:i/>
          <w:iCs/>
        </w:rPr>
        <w:t>International encyclopedia of geography: People, the earth, environment and technology</w:t>
      </w:r>
      <w:r w:rsidRPr="003E04BF">
        <w:rPr>
          <w:rFonts w:cs="Times New Roman"/>
        </w:rPr>
        <w:t>, 2017, pp. 1–19.</w:t>
      </w:r>
    </w:p>
    <w:p w14:paraId="36952F95" w14:textId="77777777" w:rsidR="003E04BF" w:rsidRPr="003E04BF" w:rsidRDefault="003E04BF" w:rsidP="003E04BF">
      <w:pPr>
        <w:pStyle w:val="Bibliography"/>
        <w:rPr>
          <w:rFonts w:cs="Times New Roman"/>
        </w:rPr>
      </w:pPr>
      <w:r w:rsidRPr="003E04BF">
        <w:rPr>
          <w:rFonts w:cs="Times New Roman"/>
        </w:rPr>
        <w:t xml:space="preserve">32. </w:t>
      </w:r>
      <w:r w:rsidRPr="003E04BF">
        <w:rPr>
          <w:rFonts w:cs="Times New Roman"/>
        </w:rPr>
        <w:tab/>
        <w:t xml:space="preserve">Gendreau, M., G. Ghiani, and E. Guerriero. Time-Dependent Routing Problems: A Review. </w:t>
      </w:r>
      <w:r w:rsidRPr="003E04BF">
        <w:rPr>
          <w:rFonts w:cs="Times New Roman"/>
          <w:i/>
          <w:iCs/>
        </w:rPr>
        <w:t>Computers &amp; operations research</w:t>
      </w:r>
      <w:r w:rsidRPr="003E04BF">
        <w:rPr>
          <w:rFonts w:cs="Times New Roman"/>
        </w:rPr>
        <w:t>, Vol. 64, 2015, pp. 189–197.</w:t>
      </w:r>
    </w:p>
    <w:p w14:paraId="144F3D39" w14:textId="77777777" w:rsidR="003E04BF" w:rsidRPr="003E04BF" w:rsidRDefault="003E04BF" w:rsidP="003E04BF">
      <w:pPr>
        <w:pStyle w:val="Bibliography"/>
        <w:rPr>
          <w:rFonts w:cs="Times New Roman"/>
        </w:rPr>
      </w:pPr>
      <w:r w:rsidRPr="003E04BF">
        <w:rPr>
          <w:rFonts w:cs="Times New Roman"/>
        </w:rPr>
        <w:t xml:space="preserve">33. </w:t>
      </w:r>
      <w:r w:rsidRPr="003E04BF">
        <w:rPr>
          <w:rFonts w:cs="Times New Roman"/>
        </w:rPr>
        <w:tab/>
        <w:t xml:space="preserve">Wang, Y., Y. Yuan, Y. Ma, and G. Wang. Time-Dependent Graphs: Definitions, Applications, and Algorithms. </w:t>
      </w:r>
      <w:r w:rsidRPr="003E04BF">
        <w:rPr>
          <w:rFonts w:cs="Times New Roman"/>
          <w:i/>
          <w:iCs/>
        </w:rPr>
        <w:t>Data Science and Engineering</w:t>
      </w:r>
      <w:r w:rsidRPr="003E04BF">
        <w:rPr>
          <w:rFonts w:cs="Times New Roman"/>
        </w:rPr>
        <w:t>, Vol. 4, No. 4, 2019, pp. 352–366.</w:t>
      </w:r>
    </w:p>
    <w:p w14:paraId="3EEC823B" w14:textId="77777777" w:rsidR="003E04BF" w:rsidRPr="003E04BF" w:rsidRDefault="003E04BF" w:rsidP="003E04BF">
      <w:pPr>
        <w:pStyle w:val="Bibliography"/>
        <w:rPr>
          <w:rFonts w:cs="Times New Roman"/>
        </w:rPr>
      </w:pPr>
      <w:r w:rsidRPr="003E04BF">
        <w:rPr>
          <w:rFonts w:cs="Times New Roman"/>
        </w:rPr>
        <w:t xml:space="preserve">34. </w:t>
      </w:r>
      <w:r w:rsidRPr="003E04BF">
        <w:rPr>
          <w:rFonts w:cs="Times New Roman"/>
        </w:rPr>
        <w:tab/>
        <w:t xml:space="preserve">Ahn, B.-H., and J.-Y. Shin. Vehicle-Routeing with Time Windows and Time-Varying Congestion. </w:t>
      </w:r>
      <w:r w:rsidRPr="003E04BF">
        <w:rPr>
          <w:rFonts w:cs="Times New Roman"/>
          <w:i/>
          <w:iCs/>
        </w:rPr>
        <w:t>Journal of the Operational Research Society</w:t>
      </w:r>
      <w:r w:rsidRPr="003E04BF">
        <w:rPr>
          <w:rFonts w:cs="Times New Roman"/>
        </w:rPr>
        <w:t>, Vol. 42, No. 5, 1991, pp. 393–400.</w:t>
      </w:r>
    </w:p>
    <w:p w14:paraId="124CF910" w14:textId="77777777" w:rsidR="003E04BF" w:rsidRPr="003E04BF" w:rsidRDefault="003E04BF" w:rsidP="003E04BF">
      <w:pPr>
        <w:pStyle w:val="Bibliography"/>
        <w:rPr>
          <w:rFonts w:cs="Times New Roman"/>
        </w:rPr>
      </w:pPr>
      <w:r w:rsidRPr="003E04BF">
        <w:rPr>
          <w:rFonts w:cs="Times New Roman"/>
        </w:rPr>
        <w:t xml:space="preserve">35. </w:t>
      </w:r>
      <w:r w:rsidRPr="003E04BF">
        <w:rPr>
          <w:rFonts w:cs="Times New Roman"/>
        </w:rPr>
        <w:tab/>
        <w:t xml:space="preserve">Ichoua, S., M. Gendreau, and J.-Y. Potvin. Vehicle Dispatching with Time-Dependent Travel Times. </w:t>
      </w:r>
      <w:r w:rsidRPr="003E04BF">
        <w:rPr>
          <w:rFonts w:cs="Times New Roman"/>
          <w:i/>
          <w:iCs/>
        </w:rPr>
        <w:t>European journal of operational research</w:t>
      </w:r>
      <w:r w:rsidRPr="003E04BF">
        <w:rPr>
          <w:rFonts w:cs="Times New Roman"/>
        </w:rPr>
        <w:t>, Vol. 144, No. 2, 2003, pp. 379–396.</w:t>
      </w:r>
    </w:p>
    <w:p w14:paraId="2DFB964F" w14:textId="77777777" w:rsidR="003E04BF" w:rsidRPr="003E04BF" w:rsidRDefault="003E04BF" w:rsidP="003E04BF">
      <w:pPr>
        <w:pStyle w:val="Bibliography"/>
        <w:rPr>
          <w:rFonts w:cs="Times New Roman"/>
        </w:rPr>
      </w:pPr>
      <w:r w:rsidRPr="003E04BF">
        <w:rPr>
          <w:rFonts w:cs="Times New Roman"/>
        </w:rPr>
        <w:t xml:space="preserve">36. </w:t>
      </w:r>
      <w:r w:rsidRPr="003E04BF">
        <w:rPr>
          <w:rFonts w:cs="Times New Roman"/>
        </w:rPr>
        <w:tab/>
        <w:t xml:space="preserve">Saul, D. Viewership For College Football Playoff Championship Up From Record Low 2021 — But Still Below NFL’s Ratings. </w:t>
      </w:r>
      <w:r w:rsidRPr="003E04BF">
        <w:rPr>
          <w:rFonts w:cs="Times New Roman"/>
          <w:i/>
          <w:iCs/>
        </w:rPr>
        <w:t>Forbes</w:t>
      </w:r>
      <w:r w:rsidRPr="003E04BF">
        <w:rPr>
          <w:rFonts w:cs="Times New Roman"/>
        </w:rPr>
        <w:t>. https://www.forbes.com/sites/dereksaul/2022/01/11/viewership-for-college-football-playoff-championship-up-from-record-low-2021---but-still-below-nfls-ratings/. Accessed Jul. 1, 2022.</w:t>
      </w:r>
    </w:p>
    <w:p w14:paraId="27C210B8" w14:textId="77777777" w:rsidR="003E04BF" w:rsidRPr="003E04BF" w:rsidRDefault="003E04BF" w:rsidP="003E04BF">
      <w:pPr>
        <w:pStyle w:val="Bibliography"/>
        <w:rPr>
          <w:rFonts w:cs="Times New Roman"/>
        </w:rPr>
      </w:pPr>
      <w:r w:rsidRPr="003E04BF">
        <w:rPr>
          <w:rFonts w:cs="Times New Roman"/>
        </w:rPr>
        <w:t xml:space="preserve">37. </w:t>
      </w:r>
      <w:r w:rsidRPr="003E04BF">
        <w:rPr>
          <w:rFonts w:cs="Times New Roman"/>
        </w:rPr>
        <w:tab/>
        <w:t xml:space="preserve">Kaufman, J. Ohio State Football Draws Crowd of Only 76,540 in Win over Tulsa, Smallest since 1971. </w:t>
      </w:r>
      <w:r w:rsidRPr="003E04BF">
        <w:rPr>
          <w:rFonts w:cs="Times New Roman"/>
          <w:i/>
          <w:iCs/>
        </w:rPr>
        <w:t>The Columbus Dispatch</w:t>
      </w:r>
      <w:r w:rsidRPr="003E04BF">
        <w:rPr>
          <w:rFonts w:cs="Times New Roman"/>
        </w:rPr>
        <w:t>. https://www.dispatch.com/story/sports/2021/09/18/ohio-stadium-crowd-osu-ohio-state-tulsa-football-game-76-540/8407755002/. Accessed Jul. 1, 2022.</w:t>
      </w:r>
    </w:p>
    <w:p w14:paraId="5B082946" w14:textId="77777777" w:rsidR="003E04BF" w:rsidRPr="003E04BF" w:rsidRDefault="003E04BF" w:rsidP="003E04BF">
      <w:pPr>
        <w:pStyle w:val="Bibliography"/>
        <w:rPr>
          <w:rFonts w:cs="Times New Roman"/>
        </w:rPr>
      </w:pPr>
      <w:r w:rsidRPr="003E04BF">
        <w:rPr>
          <w:rFonts w:cs="Times New Roman"/>
        </w:rPr>
        <w:t xml:space="preserve">38. </w:t>
      </w:r>
      <w:r w:rsidRPr="003E04BF">
        <w:rPr>
          <w:rFonts w:cs="Times New Roman"/>
        </w:rPr>
        <w:tab/>
        <w:t xml:space="preserve">Chow, A. Ohio Confirms First Cases Of Coronavirus. </w:t>
      </w:r>
      <w:r w:rsidRPr="003E04BF">
        <w:rPr>
          <w:rFonts w:cs="Times New Roman"/>
          <w:i/>
          <w:iCs/>
        </w:rPr>
        <w:t>The Statehouse News Bureau</w:t>
      </w:r>
      <w:r w:rsidRPr="003E04BF">
        <w:rPr>
          <w:rFonts w:cs="Times New Roman"/>
        </w:rPr>
        <w:t>. https://www.statenews.org/government-politics/2020-03-09/ohio-confirms-first-cases-of-coronavirus. Accessed Jul. 19, 2022.</w:t>
      </w:r>
    </w:p>
    <w:p w14:paraId="632458BD" w14:textId="77777777" w:rsidR="003E04BF" w:rsidRPr="003E04BF" w:rsidRDefault="003E04BF" w:rsidP="003E04BF">
      <w:pPr>
        <w:pStyle w:val="Bibliography"/>
        <w:rPr>
          <w:rFonts w:cs="Times New Roman"/>
        </w:rPr>
      </w:pPr>
      <w:r w:rsidRPr="003E04BF">
        <w:rPr>
          <w:rFonts w:cs="Times New Roman"/>
        </w:rPr>
        <w:t xml:space="preserve">39. </w:t>
      </w:r>
      <w:r w:rsidRPr="003E04BF">
        <w:rPr>
          <w:rFonts w:cs="Times New Roman"/>
        </w:rPr>
        <w:tab/>
        <w:t xml:space="preserve">Van Niel, L. COTA Faces Driver Shortages, Adjusts Services. </w:t>
      </w:r>
      <w:r w:rsidRPr="003E04BF">
        <w:rPr>
          <w:rFonts w:cs="Times New Roman"/>
          <w:i/>
          <w:iCs/>
        </w:rPr>
        <w:t>The Lantern</w:t>
      </w:r>
      <w:r w:rsidRPr="003E04BF">
        <w:rPr>
          <w:rFonts w:cs="Times New Roman"/>
        </w:rPr>
        <w:t>. https://www.thelantern.com/2021/09/cota-faces-driver-shortages-adjusts-services/. Accessed Jul. 19, 2022.</w:t>
      </w:r>
    </w:p>
    <w:p w14:paraId="671DFECC" w14:textId="631E5DF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C033B" w14:textId="77777777" w:rsidR="007541C4" w:rsidRDefault="007541C4" w:rsidP="0077361B">
      <w:pPr>
        <w:spacing w:after="0" w:line="240" w:lineRule="auto"/>
      </w:pPr>
      <w:r>
        <w:separator/>
      </w:r>
    </w:p>
  </w:endnote>
  <w:endnote w:type="continuationSeparator" w:id="0">
    <w:p w14:paraId="3E6EF40E" w14:textId="77777777" w:rsidR="007541C4" w:rsidRDefault="007541C4"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6B4893" w14:textId="77777777" w:rsidR="007541C4" w:rsidRDefault="007541C4" w:rsidP="0077361B">
      <w:pPr>
        <w:spacing w:after="0" w:line="240" w:lineRule="auto"/>
      </w:pPr>
      <w:r>
        <w:separator/>
      </w:r>
    </w:p>
  </w:footnote>
  <w:footnote w:type="continuationSeparator" w:id="0">
    <w:p w14:paraId="6B6659E5" w14:textId="77777777" w:rsidR="007541C4" w:rsidRDefault="007541C4"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23709"/>
    <w:rsid w:val="00027E86"/>
    <w:rsid w:val="00031C2C"/>
    <w:rsid w:val="000342A6"/>
    <w:rsid w:val="000414C4"/>
    <w:rsid w:val="00044BFF"/>
    <w:rsid w:val="00046794"/>
    <w:rsid w:val="0005182D"/>
    <w:rsid w:val="00051D96"/>
    <w:rsid w:val="00052403"/>
    <w:rsid w:val="00054926"/>
    <w:rsid w:val="00057396"/>
    <w:rsid w:val="00066D03"/>
    <w:rsid w:val="0007286F"/>
    <w:rsid w:val="00072BE2"/>
    <w:rsid w:val="00073A9E"/>
    <w:rsid w:val="00080550"/>
    <w:rsid w:val="00080705"/>
    <w:rsid w:val="00081560"/>
    <w:rsid w:val="0008711C"/>
    <w:rsid w:val="00091347"/>
    <w:rsid w:val="000952AA"/>
    <w:rsid w:val="000965DD"/>
    <w:rsid w:val="000B1BF7"/>
    <w:rsid w:val="000B79EA"/>
    <w:rsid w:val="000D033D"/>
    <w:rsid w:val="000D5E40"/>
    <w:rsid w:val="000E521B"/>
    <w:rsid w:val="0010590F"/>
    <w:rsid w:val="00107DCC"/>
    <w:rsid w:val="00110928"/>
    <w:rsid w:val="00111F26"/>
    <w:rsid w:val="0013405E"/>
    <w:rsid w:val="001351E2"/>
    <w:rsid w:val="001419C3"/>
    <w:rsid w:val="001530EE"/>
    <w:rsid w:val="001535A6"/>
    <w:rsid w:val="00153ADC"/>
    <w:rsid w:val="00162B7B"/>
    <w:rsid w:val="00165F55"/>
    <w:rsid w:val="00183336"/>
    <w:rsid w:val="001854D1"/>
    <w:rsid w:val="001867F5"/>
    <w:rsid w:val="00186F09"/>
    <w:rsid w:val="00195C60"/>
    <w:rsid w:val="001965C0"/>
    <w:rsid w:val="00196F5A"/>
    <w:rsid w:val="001A1097"/>
    <w:rsid w:val="001A17A6"/>
    <w:rsid w:val="001A4ED1"/>
    <w:rsid w:val="001A5ED2"/>
    <w:rsid w:val="001B20CF"/>
    <w:rsid w:val="001D451D"/>
    <w:rsid w:val="001E2860"/>
    <w:rsid w:val="001E7B4A"/>
    <w:rsid w:val="001F11C3"/>
    <w:rsid w:val="001F3E44"/>
    <w:rsid w:val="0020153B"/>
    <w:rsid w:val="00203064"/>
    <w:rsid w:val="00204787"/>
    <w:rsid w:val="00217858"/>
    <w:rsid w:val="00220A61"/>
    <w:rsid w:val="002213A2"/>
    <w:rsid w:val="00221B92"/>
    <w:rsid w:val="002222E2"/>
    <w:rsid w:val="002252F7"/>
    <w:rsid w:val="00226AAF"/>
    <w:rsid w:val="002274AF"/>
    <w:rsid w:val="00233B37"/>
    <w:rsid w:val="00234E18"/>
    <w:rsid w:val="0023536C"/>
    <w:rsid w:val="00235826"/>
    <w:rsid w:val="00251DF1"/>
    <w:rsid w:val="00253BFC"/>
    <w:rsid w:val="002601E2"/>
    <w:rsid w:val="00277760"/>
    <w:rsid w:val="00277963"/>
    <w:rsid w:val="00280281"/>
    <w:rsid w:val="00280764"/>
    <w:rsid w:val="0028396F"/>
    <w:rsid w:val="00287843"/>
    <w:rsid w:val="00290CAA"/>
    <w:rsid w:val="002A5148"/>
    <w:rsid w:val="002B4FF9"/>
    <w:rsid w:val="002C3CFC"/>
    <w:rsid w:val="002C79B2"/>
    <w:rsid w:val="002D20EE"/>
    <w:rsid w:val="002D3847"/>
    <w:rsid w:val="002D5B94"/>
    <w:rsid w:val="002E23C1"/>
    <w:rsid w:val="002E499E"/>
    <w:rsid w:val="003040F5"/>
    <w:rsid w:val="00304133"/>
    <w:rsid w:val="003117B5"/>
    <w:rsid w:val="00311951"/>
    <w:rsid w:val="0031348F"/>
    <w:rsid w:val="00314E5B"/>
    <w:rsid w:val="00335C46"/>
    <w:rsid w:val="00355619"/>
    <w:rsid w:val="00355B69"/>
    <w:rsid w:val="003577AC"/>
    <w:rsid w:val="00367B29"/>
    <w:rsid w:val="00367F02"/>
    <w:rsid w:val="00371995"/>
    <w:rsid w:val="003742DA"/>
    <w:rsid w:val="00383F63"/>
    <w:rsid w:val="003879EA"/>
    <w:rsid w:val="003975AD"/>
    <w:rsid w:val="003C3E95"/>
    <w:rsid w:val="003C4D56"/>
    <w:rsid w:val="003C64C5"/>
    <w:rsid w:val="003C6669"/>
    <w:rsid w:val="003D045B"/>
    <w:rsid w:val="003D16FB"/>
    <w:rsid w:val="003D5D5A"/>
    <w:rsid w:val="003E0371"/>
    <w:rsid w:val="003E04BF"/>
    <w:rsid w:val="003E5A6B"/>
    <w:rsid w:val="003E68DE"/>
    <w:rsid w:val="003F3914"/>
    <w:rsid w:val="004072FD"/>
    <w:rsid w:val="00416A32"/>
    <w:rsid w:val="004200A5"/>
    <w:rsid w:val="004263CF"/>
    <w:rsid w:val="004436E5"/>
    <w:rsid w:val="00452D89"/>
    <w:rsid w:val="00470498"/>
    <w:rsid w:val="00472AE9"/>
    <w:rsid w:val="00474911"/>
    <w:rsid w:val="00481539"/>
    <w:rsid w:val="00482880"/>
    <w:rsid w:val="0048561D"/>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E7EFC"/>
    <w:rsid w:val="004F7DA9"/>
    <w:rsid w:val="0050297C"/>
    <w:rsid w:val="005075A4"/>
    <w:rsid w:val="00511EA8"/>
    <w:rsid w:val="00523FFE"/>
    <w:rsid w:val="00542F89"/>
    <w:rsid w:val="005457AC"/>
    <w:rsid w:val="005559F9"/>
    <w:rsid w:val="005761D9"/>
    <w:rsid w:val="005838E8"/>
    <w:rsid w:val="00583D74"/>
    <w:rsid w:val="005914E1"/>
    <w:rsid w:val="00591B7C"/>
    <w:rsid w:val="005A5547"/>
    <w:rsid w:val="005A6C9C"/>
    <w:rsid w:val="005A7406"/>
    <w:rsid w:val="005C1E45"/>
    <w:rsid w:val="005E52FD"/>
    <w:rsid w:val="005E6F66"/>
    <w:rsid w:val="005F4319"/>
    <w:rsid w:val="006038CE"/>
    <w:rsid w:val="006060D0"/>
    <w:rsid w:val="0061173D"/>
    <w:rsid w:val="00611F9D"/>
    <w:rsid w:val="00612B4A"/>
    <w:rsid w:val="00614A6C"/>
    <w:rsid w:val="00622672"/>
    <w:rsid w:val="0062690E"/>
    <w:rsid w:val="006278CF"/>
    <w:rsid w:val="00634084"/>
    <w:rsid w:val="006360EA"/>
    <w:rsid w:val="0063618F"/>
    <w:rsid w:val="00637819"/>
    <w:rsid w:val="00651397"/>
    <w:rsid w:val="00654288"/>
    <w:rsid w:val="0065553D"/>
    <w:rsid w:val="00662EF3"/>
    <w:rsid w:val="00665097"/>
    <w:rsid w:val="00665758"/>
    <w:rsid w:val="00670851"/>
    <w:rsid w:val="006824AC"/>
    <w:rsid w:val="00690D62"/>
    <w:rsid w:val="006919B3"/>
    <w:rsid w:val="006C25FC"/>
    <w:rsid w:val="006C791D"/>
    <w:rsid w:val="006C796F"/>
    <w:rsid w:val="006D4906"/>
    <w:rsid w:val="006F5A8B"/>
    <w:rsid w:val="007037CB"/>
    <w:rsid w:val="007055AB"/>
    <w:rsid w:val="007067E9"/>
    <w:rsid w:val="00707F87"/>
    <w:rsid w:val="00711EA8"/>
    <w:rsid w:val="00723D92"/>
    <w:rsid w:val="00727A29"/>
    <w:rsid w:val="00732973"/>
    <w:rsid w:val="00734DDC"/>
    <w:rsid w:val="00744CF1"/>
    <w:rsid w:val="00750948"/>
    <w:rsid w:val="007541C4"/>
    <w:rsid w:val="00760CA4"/>
    <w:rsid w:val="00762F50"/>
    <w:rsid w:val="00766064"/>
    <w:rsid w:val="0077361B"/>
    <w:rsid w:val="00776F41"/>
    <w:rsid w:val="007800F6"/>
    <w:rsid w:val="00782546"/>
    <w:rsid w:val="00795D64"/>
    <w:rsid w:val="00796F16"/>
    <w:rsid w:val="007A39AC"/>
    <w:rsid w:val="007B4378"/>
    <w:rsid w:val="007C2C64"/>
    <w:rsid w:val="007D308E"/>
    <w:rsid w:val="007E23E1"/>
    <w:rsid w:val="007F05D0"/>
    <w:rsid w:val="00807E5A"/>
    <w:rsid w:val="00810200"/>
    <w:rsid w:val="0081427E"/>
    <w:rsid w:val="00817550"/>
    <w:rsid w:val="008201C2"/>
    <w:rsid w:val="00820420"/>
    <w:rsid w:val="008260F2"/>
    <w:rsid w:val="00826D65"/>
    <w:rsid w:val="008343AE"/>
    <w:rsid w:val="008401CB"/>
    <w:rsid w:val="00842C15"/>
    <w:rsid w:val="0086135E"/>
    <w:rsid w:val="00862553"/>
    <w:rsid w:val="00864AFC"/>
    <w:rsid w:val="008672BE"/>
    <w:rsid w:val="00870DD2"/>
    <w:rsid w:val="0087166F"/>
    <w:rsid w:val="00872474"/>
    <w:rsid w:val="00872B02"/>
    <w:rsid w:val="00872C93"/>
    <w:rsid w:val="00893E88"/>
    <w:rsid w:val="00894ABB"/>
    <w:rsid w:val="008A083C"/>
    <w:rsid w:val="008A6B87"/>
    <w:rsid w:val="008A75AD"/>
    <w:rsid w:val="008A76F4"/>
    <w:rsid w:val="008B3F6E"/>
    <w:rsid w:val="008C543B"/>
    <w:rsid w:val="008C582C"/>
    <w:rsid w:val="008D0D38"/>
    <w:rsid w:val="008E176A"/>
    <w:rsid w:val="008E1E91"/>
    <w:rsid w:val="008E4C02"/>
    <w:rsid w:val="008F1417"/>
    <w:rsid w:val="009057E6"/>
    <w:rsid w:val="009106F1"/>
    <w:rsid w:val="0091478C"/>
    <w:rsid w:val="00917B56"/>
    <w:rsid w:val="00931D5B"/>
    <w:rsid w:val="00934C94"/>
    <w:rsid w:val="0094605B"/>
    <w:rsid w:val="00952824"/>
    <w:rsid w:val="00961F07"/>
    <w:rsid w:val="00963B85"/>
    <w:rsid w:val="00967CA9"/>
    <w:rsid w:val="00977341"/>
    <w:rsid w:val="0098031B"/>
    <w:rsid w:val="00982540"/>
    <w:rsid w:val="00982C95"/>
    <w:rsid w:val="00990369"/>
    <w:rsid w:val="009A13E9"/>
    <w:rsid w:val="009A39CE"/>
    <w:rsid w:val="009A47B7"/>
    <w:rsid w:val="009B6E67"/>
    <w:rsid w:val="009C5A1E"/>
    <w:rsid w:val="009C6DD5"/>
    <w:rsid w:val="009D5FE9"/>
    <w:rsid w:val="009E72AC"/>
    <w:rsid w:val="009F4945"/>
    <w:rsid w:val="009F6B65"/>
    <w:rsid w:val="00A023C7"/>
    <w:rsid w:val="00A104BE"/>
    <w:rsid w:val="00A105C3"/>
    <w:rsid w:val="00A20C55"/>
    <w:rsid w:val="00A214D7"/>
    <w:rsid w:val="00A264D2"/>
    <w:rsid w:val="00A46119"/>
    <w:rsid w:val="00A47A28"/>
    <w:rsid w:val="00A51A4B"/>
    <w:rsid w:val="00A56E3B"/>
    <w:rsid w:val="00A67B3B"/>
    <w:rsid w:val="00A77126"/>
    <w:rsid w:val="00A81E61"/>
    <w:rsid w:val="00A824B0"/>
    <w:rsid w:val="00A829D0"/>
    <w:rsid w:val="00A847F1"/>
    <w:rsid w:val="00A87A3E"/>
    <w:rsid w:val="00A90BF7"/>
    <w:rsid w:val="00A9124D"/>
    <w:rsid w:val="00A976F0"/>
    <w:rsid w:val="00AA0F5A"/>
    <w:rsid w:val="00AA37A8"/>
    <w:rsid w:val="00AB026D"/>
    <w:rsid w:val="00AB3EAF"/>
    <w:rsid w:val="00AB583D"/>
    <w:rsid w:val="00AC2B35"/>
    <w:rsid w:val="00AC4FF1"/>
    <w:rsid w:val="00AD0E9F"/>
    <w:rsid w:val="00AD155A"/>
    <w:rsid w:val="00AD38E7"/>
    <w:rsid w:val="00AD78DE"/>
    <w:rsid w:val="00AE1191"/>
    <w:rsid w:val="00AE256E"/>
    <w:rsid w:val="00AF55B3"/>
    <w:rsid w:val="00AF7DCF"/>
    <w:rsid w:val="00B22B7E"/>
    <w:rsid w:val="00B3493F"/>
    <w:rsid w:val="00B3518F"/>
    <w:rsid w:val="00B37430"/>
    <w:rsid w:val="00B41493"/>
    <w:rsid w:val="00B44A03"/>
    <w:rsid w:val="00B45ABC"/>
    <w:rsid w:val="00B45F1E"/>
    <w:rsid w:val="00B46EF3"/>
    <w:rsid w:val="00B504D8"/>
    <w:rsid w:val="00B508F1"/>
    <w:rsid w:val="00B627E2"/>
    <w:rsid w:val="00B718EF"/>
    <w:rsid w:val="00B86256"/>
    <w:rsid w:val="00B9205C"/>
    <w:rsid w:val="00BA52F4"/>
    <w:rsid w:val="00BB0D3C"/>
    <w:rsid w:val="00BB2FF2"/>
    <w:rsid w:val="00BB35D5"/>
    <w:rsid w:val="00BB3CDD"/>
    <w:rsid w:val="00BC1444"/>
    <w:rsid w:val="00BC360A"/>
    <w:rsid w:val="00BD6C1C"/>
    <w:rsid w:val="00BF281B"/>
    <w:rsid w:val="00C03AF8"/>
    <w:rsid w:val="00C11A32"/>
    <w:rsid w:val="00C12C1B"/>
    <w:rsid w:val="00C13A44"/>
    <w:rsid w:val="00C140B5"/>
    <w:rsid w:val="00C253D1"/>
    <w:rsid w:val="00C31F2E"/>
    <w:rsid w:val="00C327A0"/>
    <w:rsid w:val="00C36073"/>
    <w:rsid w:val="00C430CA"/>
    <w:rsid w:val="00C43CCA"/>
    <w:rsid w:val="00C44C04"/>
    <w:rsid w:val="00C45567"/>
    <w:rsid w:val="00C513AA"/>
    <w:rsid w:val="00C518B3"/>
    <w:rsid w:val="00C64D5C"/>
    <w:rsid w:val="00C75B39"/>
    <w:rsid w:val="00C76238"/>
    <w:rsid w:val="00C91056"/>
    <w:rsid w:val="00CA7545"/>
    <w:rsid w:val="00CB0C9A"/>
    <w:rsid w:val="00CB6EAC"/>
    <w:rsid w:val="00CD0883"/>
    <w:rsid w:val="00CD0BE3"/>
    <w:rsid w:val="00CD2BCD"/>
    <w:rsid w:val="00CD528D"/>
    <w:rsid w:val="00CE2107"/>
    <w:rsid w:val="00CE3B95"/>
    <w:rsid w:val="00CE6425"/>
    <w:rsid w:val="00CE7419"/>
    <w:rsid w:val="00CE7D3D"/>
    <w:rsid w:val="00CF16D8"/>
    <w:rsid w:val="00CF2272"/>
    <w:rsid w:val="00CF2B71"/>
    <w:rsid w:val="00CF4C5C"/>
    <w:rsid w:val="00D12C6E"/>
    <w:rsid w:val="00D328E9"/>
    <w:rsid w:val="00D345EC"/>
    <w:rsid w:val="00D43BAC"/>
    <w:rsid w:val="00D4772E"/>
    <w:rsid w:val="00DA040A"/>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24A03"/>
    <w:rsid w:val="00E2674F"/>
    <w:rsid w:val="00E32EE4"/>
    <w:rsid w:val="00E71EDE"/>
    <w:rsid w:val="00E73B11"/>
    <w:rsid w:val="00E73E73"/>
    <w:rsid w:val="00E81763"/>
    <w:rsid w:val="00E8606F"/>
    <w:rsid w:val="00E86169"/>
    <w:rsid w:val="00E87476"/>
    <w:rsid w:val="00E93B8E"/>
    <w:rsid w:val="00EB1997"/>
    <w:rsid w:val="00EB4104"/>
    <w:rsid w:val="00ED0E89"/>
    <w:rsid w:val="00ED1670"/>
    <w:rsid w:val="00ED41D9"/>
    <w:rsid w:val="00EF168D"/>
    <w:rsid w:val="00F05F8C"/>
    <w:rsid w:val="00F06D26"/>
    <w:rsid w:val="00F07759"/>
    <w:rsid w:val="00F14EAA"/>
    <w:rsid w:val="00F41787"/>
    <w:rsid w:val="00F519DC"/>
    <w:rsid w:val="00F579EE"/>
    <w:rsid w:val="00F60174"/>
    <w:rsid w:val="00F651B2"/>
    <w:rsid w:val="00F75C95"/>
    <w:rsid w:val="00F77EBB"/>
    <w:rsid w:val="00F81ED4"/>
    <w:rsid w:val="00F82099"/>
    <w:rsid w:val="00F95B48"/>
    <w:rsid w:val="00F96DC6"/>
    <w:rsid w:val="00FA6D0C"/>
    <w:rsid w:val="00FB11F6"/>
    <w:rsid w:val="00FB2DB1"/>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3</TotalTime>
  <Pages>15</Pages>
  <Words>14220</Words>
  <Characters>81060</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63</cp:revision>
  <dcterms:created xsi:type="dcterms:W3CDTF">2022-06-22T16:17:00Z</dcterms:created>
  <dcterms:modified xsi:type="dcterms:W3CDTF">2022-07-22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vJmC3ZcO"/&gt;&lt;style id="http://www.zotero.org/styles/transportation-research-record" hasBibliography="1" bibliographyStyleHasBeenSet="1"/&gt;&lt;prefs&gt;&lt;pref name="fieldType" value="Field"/&gt;&lt;/prefs&gt;&lt;/data&gt;</vt:lpwstr>
  </property>
</Properties>
</file>